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Prints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r w:rsidRPr="0000107B">
        <w:rPr>
          <w:rFonts w:ascii="Book Antiqua" w:hAnsi="Book Antiqua"/>
          <w:b/>
          <w:i/>
          <w:sz w:val="28"/>
          <w:lang w:val="en-US"/>
        </w:rPr>
        <w:lastRenderedPageBreak/>
        <w:t>Lista de Acrónimos</w:t>
      </w:r>
      <w:bookmarkEnd w:id="0"/>
      <w:bookmarkEnd w:id="1"/>
      <w:bookmarkEnd w:id="2"/>
      <w:commentRangeEnd w:id="3"/>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t>Algoritmo Genético</w:t>
      </w:r>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Histogram Of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Emerland</w:t>
      </w:r>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Region Of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69DDE719" w14:textId="77777777" w:rsidR="00303ADB"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552547" w:history="1">
        <w:r w:rsidR="00303ADB" w:rsidRPr="00F51985">
          <w:rPr>
            <w:rStyle w:val="Hipervnculo"/>
          </w:rPr>
          <w:t>1.</w:t>
        </w:r>
        <w:r w:rsidR="00303ADB">
          <w:rPr>
            <w:rFonts w:asciiTheme="minorHAnsi" w:eastAsiaTheme="minorEastAsia" w:hAnsiTheme="minorHAnsi" w:cstheme="minorBidi"/>
            <w:b w:val="0"/>
            <w:caps w:val="0"/>
            <w:sz w:val="24"/>
            <w:szCs w:val="24"/>
            <w:lang w:eastAsia="es-ES_tradnl"/>
          </w:rPr>
          <w:tab/>
        </w:r>
        <w:r w:rsidR="00303ADB" w:rsidRPr="00F51985">
          <w:rPr>
            <w:rStyle w:val="Hipervnculo"/>
          </w:rPr>
          <w:t>Introducción</w:t>
        </w:r>
        <w:r w:rsidR="00303ADB">
          <w:rPr>
            <w:webHidden/>
          </w:rPr>
          <w:tab/>
        </w:r>
        <w:r w:rsidR="00303ADB">
          <w:rPr>
            <w:webHidden/>
          </w:rPr>
          <w:fldChar w:fldCharType="begin"/>
        </w:r>
        <w:r w:rsidR="00303ADB">
          <w:rPr>
            <w:webHidden/>
          </w:rPr>
          <w:instrText xml:space="preserve"> PAGEREF _Toc484552547 \h </w:instrText>
        </w:r>
        <w:r w:rsidR="00303ADB">
          <w:rPr>
            <w:webHidden/>
          </w:rPr>
        </w:r>
        <w:r w:rsidR="00303ADB">
          <w:rPr>
            <w:webHidden/>
          </w:rPr>
          <w:fldChar w:fldCharType="separate"/>
        </w:r>
        <w:r w:rsidR="00303ADB">
          <w:rPr>
            <w:webHidden/>
          </w:rPr>
          <w:t>1</w:t>
        </w:r>
        <w:r w:rsidR="00303ADB">
          <w:rPr>
            <w:webHidden/>
          </w:rPr>
          <w:fldChar w:fldCharType="end"/>
        </w:r>
      </w:hyperlink>
    </w:p>
    <w:p w14:paraId="00F78BF1"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48" w:history="1">
        <w:r w:rsidRPr="00F51985">
          <w:rPr>
            <w:rStyle w:val="Hipervnculo"/>
          </w:rPr>
          <w:t>1.1.</w:t>
        </w:r>
        <w:r>
          <w:rPr>
            <w:rFonts w:asciiTheme="minorHAnsi" w:eastAsiaTheme="minorEastAsia" w:hAnsiTheme="minorHAnsi" w:cstheme="minorBidi"/>
            <w:smallCaps w:val="0"/>
            <w:sz w:val="24"/>
            <w:szCs w:val="24"/>
            <w:lang w:eastAsia="es-ES_tradnl"/>
          </w:rPr>
          <w:tab/>
        </w:r>
        <w:r w:rsidRPr="00F51985">
          <w:rPr>
            <w:rStyle w:val="Hipervnculo"/>
          </w:rPr>
          <w:t>Motivación</w:t>
        </w:r>
        <w:r>
          <w:rPr>
            <w:webHidden/>
          </w:rPr>
          <w:tab/>
        </w:r>
        <w:r>
          <w:rPr>
            <w:webHidden/>
          </w:rPr>
          <w:fldChar w:fldCharType="begin"/>
        </w:r>
        <w:r>
          <w:rPr>
            <w:webHidden/>
          </w:rPr>
          <w:instrText xml:space="preserve"> PAGEREF _Toc484552548 \h </w:instrText>
        </w:r>
        <w:r>
          <w:rPr>
            <w:webHidden/>
          </w:rPr>
        </w:r>
        <w:r>
          <w:rPr>
            <w:webHidden/>
          </w:rPr>
          <w:fldChar w:fldCharType="separate"/>
        </w:r>
        <w:r>
          <w:rPr>
            <w:webHidden/>
          </w:rPr>
          <w:t>1</w:t>
        </w:r>
        <w:r>
          <w:rPr>
            <w:webHidden/>
          </w:rPr>
          <w:fldChar w:fldCharType="end"/>
        </w:r>
      </w:hyperlink>
    </w:p>
    <w:p w14:paraId="33C05892"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49" w:history="1">
        <w:r w:rsidRPr="00F51985">
          <w:rPr>
            <w:rStyle w:val="Hipervnculo"/>
          </w:rPr>
          <w:t>1.2.</w:t>
        </w:r>
        <w:r>
          <w:rPr>
            <w:rFonts w:asciiTheme="minorHAnsi" w:eastAsiaTheme="minorEastAsia" w:hAnsiTheme="minorHAnsi" w:cstheme="minorBidi"/>
            <w:smallCaps w:val="0"/>
            <w:sz w:val="24"/>
            <w:szCs w:val="24"/>
            <w:lang w:eastAsia="es-ES_tradnl"/>
          </w:rPr>
          <w:tab/>
        </w:r>
        <w:r w:rsidRPr="00F51985">
          <w:rPr>
            <w:rStyle w:val="Hipervnculo"/>
          </w:rPr>
          <w:t>Objetivos</w:t>
        </w:r>
        <w:r>
          <w:rPr>
            <w:webHidden/>
          </w:rPr>
          <w:tab/>
        </w:r>
        <w:r>
          <w:rPr>
            <w:webHidden/>
          </w:rPr>
          <w:fldChar w:fldCharType="begin"/>
        </w:r>
        <w:r>
          <w:rPr>
            <w:webHidden/>
          </w:rPr>
          <w:instrText xml:space="preserve"> PAGEREF _Toc484552549 \h </w:instrText>
        </w:r>
        <w:r>
          <w:rPr>
            <w:webHidden/>
          </w:rPr>
        </w:r>
        <w:r>
          <w:rPr>
            <w:webHidden/>
          </w:rPr>
          <w:fldChar w:fldCharType="separate"/>
        </w:r>
        <w:r>
          <w:rPr>
            <w:webHidden/>
          </w:rPr>
          <w:t>5</w:t>
        </w:r>
        <w:r>
          <w:rPr>
            <w:webHidden/>
          </w:rPr>
          <w:fldChar w:fldCharType="end"/>
        </w:r>
      </w:hyperlink>
    </w:p>
    <w:p w14:paraId="75129F78"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0" w:history="1">
        <w:r w:rsidRPr="00F51985">
          <w:rPr>
            <w:rStyle w:val="Hipervnculo"/>
          </w:rPr>
          <w:t>1.3.</w:t>
        </w:r>
        <w:r>
          <w:rPr>
            <w:rFonts w:asciiTheme="minorHAnsi" w:eastAsiaTheme="minorEastAsia" w:hAnsiTheme="minorHAnsi" w:cstheme="minorBidi"/>
            <w:smallCaps w:val="0"/>
            <w:sz w:val="24"/>
            <w:szCs w:val="24"/>
            <w:lang w:eastAsia="es-ES_tradnl"/>
          </w:rPr>
          <w:tab/>
        </w:r>
        <w:r w:rsidRPr="00F51985">
          <w:rPr>
            <w:rStyle w:val="Hipervnculo"/>
          </w:rPr>
          <w:t>Plan de Trabajo</w:t>
        </w:r>
        <w:r>
          <w:rPr>
            <w:webHidden/>
          </w:rPr>
          <w:tab/>
        </w:r>
        <w:r>
          <w:rPr>
            <w:webHidden/>
          </w:rPr>
          <w:fldChar w:fldCharType="begin"/>
        </w:r>
        <w:r>
          <w:rPr>
            <w:webHidden/>
          </w:rPr>
          <w:instrText xml:space="preserve"> PAGEREF _Toc484552550 \h </w:instrText>
        </w:r>
        <w:r>
          <w:rPr>
            <w:webHidden/>
          </w:rPr>
        </w:r>
        <w:r>
          <w:rPr>
            <w:webHidden/>
          </w:rPr>
          <w:fldChar w:fldCharType="separate"/>
        </w:r>
        <w:r>
          <w:rPr>
            <w:webHidden/>
          </w:rPr>
          <w:t>6</w:t>
        </w:r>
        <w:r>
          <w:rPr>
            <w:webHidden/>
          </w:rPr>
          <w:fldChar w:fldCharType="end"/>
        </w:r>
      </w:hyperlink>
    </w:p>
    <w:p w14:paraId="667CC068"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1" w:history="1">
        <w:r w:rsidRPr="00F51985">
          <w:rPr>
            <w:rStyle w:val="Hipervnculo"/>
          </w:rPr>
          <w:t>1.4.</w:t>
        </w:r>
        <w:r>
          <w:rPr>
            <w:rFonts w:asciiTheme="minorHAnsi" w:eastAsiaTheme="minorEastAsia" w:hAnsiTheme="minorHAnsi" w:cstheme="minorBidi"/>
            <w:smallCaps w:val="0"/>
            <w:sz w:val="24"/>
            <w:szCs w:val="24"/>
            <w:lang w:eastAsia="es-ES_tradnl"/>
          </w:rPr>
          <w:tab/>
        </w:r>
        <w:r w:rsidRPr="00F51985">
          <w:rPr>
            <w:rStyle w:val="Hipervnculo"/>
          </w:rPr>
          <w:t>Estructura de la memoria</w:t>
        </w:r>
        <w:r>
          <w:rPr>
            <w:webHidden/>
          </w:rPr>
          <w:tab/>
        </w:r>
        <w:r>
          <w:rPr>
            <w:webHidden/>
          </w:rPr>
          <w:fldChar w:fldCharType="begin"/>
        </w:r>
        <w:r>
          <w:rPr>
            <w:webHidden/>
          </w:rPr>
          <w:instrText xml:space="preserve"> PAGEREF _Toc484552551 \h </w:instrText>
        </w:r>
        <w:r>
          <w:rPr>
            <w:webHidden/>
          </w:rPr>
        </w:r>
        <w:r>
          <w:rPr>
            <w:webHidden/>
          </w:rPr>
          <w:fldChar w:fldCharType="separate"/>
        </w:r>
        <w:r>
          <w:rPr>
            <w:webHidden/>
          </w:rPr>
          <w:t>9</w:t>
        </w:r>
        <w:r>
          <w:rPr>
            <w:webHidden/>
          </w:rPr>
          <w:fldChar w:fldCharType="end"/>
        </w:r>
      </w:hyperlink>
    </w:p>
    <w:p w14:paraId="5AEE371D"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52" w:history="1">
        <w:r w:rsidRPr="00F51985">
          <w:rPr>
            <w:rStyle w:val="Hipervnculo"/>
          </w:rPr>
          <w:t>2.</w:t>
        </w:r>
        <w:r>
          <w:rPr>
            <w:rFonts w:asciiTheme="minorHAnsi" w:eastAsiaTheme="minorEastAsia" w:hAnsiTheme="minorHAnsi" w:cstheme="minorBidi"/>
            <w:b w:val="0"/>
            <w:caps w:val="0"/>
            <w:sz w:val="24"/>
            <w:szCs w:val="24"/>
            <w:lang w:eastAsia="es-ES_tradnl"/>
          </w:rPr>
          <w:tab/>
        </w:r>
        <w:r w:rsidRPr="00F51985">
          <w:rPr>
            <w:rStyle w:val="Hipervnculo"/>
          </w:rPr>
          <w:t>Imágenes Digitales</w:t>
        </w:r>
        <w:r>
          <w:rPr>
            <w:webHidden/>
          </w:rPr>
          <w:tab/>
        </w:r>
        <w:r>
          <w:rPr>
            <w:webHidden/>
          </w:rPr>
          <w:fldChar w:fldCharType="begin"/>
        </w:r>
        <w:r>
          <w:rPr>
            <w:webHidden/>
          </w:rPr>
          <w:instrText xml:space="preserve"> PAGEREF _Toc484552552 \h </w:instrText>
        </w:r>
        <w:r>
          <w:rPr>
            <w:webHidden/>
          </w:rPr>
        </w:r>
        <w:r>
          <w:rPr>
            <w:webHidden/>
          </w:rPr>
          <w:fldChar w:fldCharType="separate"/>
        </w:r>
        <w:r>
          <w:rPr>
            <w:webHidden/>
          </w:rPr>
          <w:t>11</w:t>
        </w:r>
        <w:r>
          <w:rPr>
            <w:webHidden/>
          </w:rPr>
          <w:fldChar w:fldCharType="end"/>
        </w:r>
      </w:hyperlink>
    </w:p>
    <w:p w14:paraId="7FC52B7F"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3" w:history="1">
        <w:r w:rsidRPr="00F51985">
          <w:rPr>
            <w:rStyle w:val="Hipervnculo"/>
          </w:rPr>
          <w:t>2.1.</w:t>
        </w:r>
        <w:r>
          <w:rPr>
            <w:rFonts w:asciiTheme="minorHAnsi" w:eastAsiaTheme="minorEastAsia" w:hAnsiTheme="minorHAnsi" w:cstheme="minorBidi"/>
            <w:smallCaps w:val="0"/>
            <w:sz w:val="24"/>
            <w:szCs w:val="24"/>
            <w:lang w:eastAsia="es-ES_tradnl"/>
          </w:rPr>
          <w:tab/>
        </w:r>
        <w:r w:rsidRPr="00F51985">
          <w:rPr>
            <w:rStyle w:val="Hipervnculo"/>
          </w:rPr>
          <w:t>Matriz de Filtros de Color</w:t>
        </w:r>
        <w:r>
          <w:rPr>
            <w:webHidden/>
          </w:rPr>
          <w:tab/>
        </w:r>
        <w:r>
          <w:rPr>
            <w:webHidden/>
          </w:rPr>
          <w:fldChar w:fldCharType="begin"/>
        </w:r>
        <w:r>
          <w:rPr>
            <w:webHidden/>
          </w:rPr>
          <w:instrText xml:space="preserve"> PAGEREF _Toc484552553 \h </w:instrText>
        </w:r>
        <w:r>
          <w:rPr>
            <w:webHidden/>
          </w:rPr>
        </w:r>
        <w:r>
          <w:rPr>
            <w:webHidden/>
          </w:rPr>
          <w:fldChar w:fldCharType="separate"/>
        </w:r>
        <w:r>
          <w:rPr>
            <w:webHidden/>
          </w:rPr>
          <w:t>12</w:t>
        </w:r>
        <w:r>
          <w:rPr>
            <w:webHidden/>
          </w:rPr>
          <w:fldChar w:fldCharType="end"/>
        </w:r>
      </w:hyperlink>
    </w:p>
    <w:p w14:paraId="4A22B0C8"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4" w:history="1">
        <w:r w:rsidRPr="00F51985">
          <w:rPr>
            <w:rStyle w:val="Hipervnculo"/>
          </w:rPr>
          <w:t>2.2.</w:t>
        </w:r>
        <w:r>
          <w:rPr>
            <w:rFonts w:asciiTheme="minorHAnsi" w:eastAsiaTheme="minorEastAsia" w:hAnsiTheme="minorHAnsi" w:cstheme="minorBidi"/>
            <w:smallCaps w:val="0"/>
            <w:sz w:val="24"/>
            <w:szCs w:val="24"/>
            <w:lang w:eastAsia="es-ES_tradnl"/>
          </w:rPr>
          <w:tab/>
        </w:r>
        <w:r w:rsidRPr="00F51985">
          <w:rPr>
            <w:rStyle w:val="Hipervnculo"/>
          </w:rPr>
          <w:t>Sensor de la Imagen</w:t>
        </w:r>
        <w:r>
          <w:rPr>
            <w:webHidden/>
          </w:rPr>
          <w:tab/>
        </w:r>
        <w:r>
          <w:rPr>
            <w:webHidden/>
          </w:rPr>
          <w:fldChar w:fldCharType="begin"/>
        </w:r>
        <w:r>
          <w:rPr>
            <w:webHidden/>
          </w:rPr>
          <w:instrText xml:space="preserve"> PAGEREF _Toc484552554 \h </w:instrText>
        </w:r>
        <w:r>
          <w:rPr>
            <w:webHidden/>
          </w:rPr>
        </w:r>
        <w:r>
          <w:rPr>
            <w:webHidden/>
          </w:rPr>
          <w:fldChar w:fldCharType="separate"/>
        </w:r>
        <w:r>
          <w:rPr>
            <w:webHidden/>
          </w:rPr>
          <w:t>13</w:t>
        </w:r>
        <w:r>
          <w:rPr>
            <w:webHidden/>
          </w:rPr>
          <w:fldChar w:fldCharType="end"/>
        </w:r>
      </w:hyperlink>
    </w:p>
    <w:p w14:paraId="2FE4B60F"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5" w:history="1">
        <w:r w:rsidRPr="00F51985">
          <w:rPr>
            <w:rStyle w:val="Hipervnculo"/>
          </w:rPr>
          <w:t>2.3.</w:t>
        </w:r>
        <w:r>
          <w:rPr>
            <w:rFonts w:asciiTheme="minorHAnsi" w:eastAsiaTheme="minorEastAsia" w:hAnsiTheme="minorHAnsi" w:cstheme="minorBidi"/>
            <w:smallCaps w:val="0"/>
            <w:sz w:val="24"/>
            <w:szCs w:val="24"/>
            <w:lang w:eastAsia="es-ES_tradnl"/>
          </w:rPr>
          <w:tab/>
        </w:r>
        <w:r w:rsidRPr="00F51985">
          <w:rPr>
            <w:rStyle w:val="Hipervnculo"/>
          </w:rPr>
          <w:t>Ruido en la Imagen</w:t>
        </w:r>
        <w:r>
          <w:rPr>
            <w:webHidden/>
          </w:rPr>
          <w:tab/>
        </w:r>
        <w:r>
          <w:rPr>
            <w:webHidden/>
          </w:rPr>
          <w:fldChar w:fldCharType="begin"/>
        </w:r>
        <w:r>
          <w:rPr>
            <w:webHidden/>
          </w:rPr>
          <w:instrText xml:space="preserve"> PAGEREF _Toc484552555 \h </w:instrText>
        </w:r>
        <w:r>
          <w:rPr>
            <w:webHidden/>
          </w:rPr>
        </w:r>
        <w:r>
          <w:rPr>
            <w:webHidden/>
          </w:rPr>
          <w:fldChar w:fldCharType="separate"/>
        </w:r>
        <w:r>
          <w:rPr>
            <w:webHidden/>
          </w:rPr>
          <w:t>14</w:t>
        </w:r>
        <w:r>
          <w:rPr>
            <w:webHidden/>
          </w:rPr>
          <w:fldChar w:fldCharType="end"/>
        </w:r>
      </w:hyperlink>
    </w:p>
    <w:p w14:paraId="74292946"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6" w:history="1">
        <w:r w:rsidRPr="00F51985">
          <w:rPr>
            <w:rStyle w:val="Hipervnculo"/>
          </w:rPr>
          <w:t>2.4.</w:t>
        </w:r>
        <w:r>
          <w:rPr>
            <w:rFonts w:asciiTheme="minorHAnsi" w:eastAsiaTheme="minorEastAsia" w:hAnsiTheme="minorHAnsi" w:cstheme="minorBidi"/>
            <w:smallCaps w:val="0"/>
            <w:sz w:val="24"/>
            <w:szCs w:val="24"/>
            <w:lang w:eastAsia="es-ES_tradnl"/>
          </w:rPr>
          <w:tab/>
        </w:r>
        <w:r w:rsidRPr="00F51985">
          <w:rPr>
            <w:rStyle w:val="Hipervnculo"/>
          </w:rPr>
          <w:t>Compresión JPEG</w:t>
        </w:r>
        <w:r>
          <w:rPr>
            <w:webHidden/>
          </w:rPr>
          <w:tab/>
        </w:r>
        <w:r>
          <w:rPr>
            <w:webHidden/>
          </w:rPr>
          <w:fldChar w:fldCharType="begin"/>
        </w:r>
        <w:r>
          <w:rPr>
            <w:webHidden/>
          </w:rPr>
          <w:instrText xml:space="preserve"> PAGEREF _Toc484552556 \h </w:instrText>
        </w:r>
        <w:r>
          <w:rPr>
            <w:webHidden/>
          </w:rPr>
        </w:r>
        <w:r>
          <w:rPr>
            <w:webHidden/>
          </w:rPr>
          <w:fldChar w:fldCharType="separate"/>
        </w:r>
        <w:r>
          <w:rPr>
            <w:webHidden/>
          </w:rPr>
          <w:t>14</w:t>
        </w:r>
        <w:r>
          <w:rPr>
            <w:webHidden/>
          </w:rPr>
          <w:fldChar w:fldCharType="end"/>
        </w:r>
      </w:hyperlink>
    </w:p>
    <w:p w14:paraId="6A215BBD"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7" w:history="1">
        <w:r w:rsidRPr="00F51985">
          <w:rPr>
            <w:rStyle w:val="Hipervnculo"/>
          </w:rPr>
          <w:t>2.5.</w:t>
        </w:r>
        <w:r>
          <w:rPr>
            <w:rFonts w:asciiTheme="minorHAnsi" w:eastAsiaTheme="minorEastAsia" w:hAnsiTheme="minorHAnsi" w:cstheme="minorBidi"/>
            <w:smallCaps w:val="0"/>
            <w:sz w:val="24"/>
            <w:szCs w:val="24"/>
            <w:lang w:eastAsia="es-ES_tradnl"/>
          </w:rPr>
          <w:tab/>
        </w:r>
        <w:r w:rsidRPr="00F51985">
          <w:rPr>
            <w:rStyle w:val="Hipervnculo"/>
          </w:rPr>
          <w:t>Diferencias entre Cámaras Digitales y Cámaras de Dispositivos Móviles</w:t>
        </w:r>
        <w:r>
          <w:rPr>
            <w:webHidden/>
          </w:rPr>
          <w:tab/>
        </w:r>
        <w:r>
          <w:rPr>
            <w:webHidden/>
          </w:rPr>
          <w:fldChar w:fldCharType="begin"/>
        </w:r>
        <w:r>
          <w:rPr>
            <w:webHidden/>
          </w:rPr>
          <w:instrText xml:space="preserve"> PAGEREF _Toc484552557 \h </w:instrText>
        </w:r>
        <w:r>
          <w:rPr>
            <w:webHidden/>
          </w:rPr>
        </w:r>
        <w:r>
          <w:rPr>
            <w:webHidden/>
          </w:rPr>
          <w:fldChar w:fldCharType="separate"/>
        </w:r>
        <w:r>
          <w:rPr>
            <w:webHidden/>
          </w:rPr>
          <w:t>15</w:t>
        </w:r>
        <w:r>
          <w:rPr>
            <w:webHidden/>
          </w:rPr>
          <w:fldChar w:fldCharType="end"/>
        </w:r>
      </w:hyperlink>
    </w:p>
    <w:p w14:paraId="1CC93E80"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58" w:history="1">
        <w:r w:rsidRPr="00F51985">
          <w:rPr>
            <w:rStyle w:val="Hipervnculo"/>
          </w:rPr>
          <w:t>2.6.</w:t>
        </w:r>
        <w:r>
          <w:rPr>
            <w:rFonts w:asciiTheme="minorHAnsi" w:eastAsiaTheme="minorEastAsia" w:hAnsiTheme="minorHAnsi" w:cstheme="minorBidi"/>
            <w:smallCaps w:val="0"/>
            <w:sz w:val="24"/>
            <w:szCs w:val="24"/>
            <w:lang w:eastAsia="es-ES_tradnl"/>
          </w:rPr>
          <w:tab/>
        </w:r>
        <w:r w:rsidRPr="00F51985">
          <w:rPr>
            <w:rStyle w:val="Hipervnculo"/>
          </w:rPr>
          <w:t>Técnicas de Análisis Forense</w:t>
        </w:r>
        <w:r>
          <w:rPr>
            <w:webHidden/>
          </w:rPr>
          <w:tab/>
        </w:r>
        <w:r>
          <w:rPr>
            <w:webHidden/>
          </w:rPr>
          <w:fldChar w:fldCharType="begin"/>
        </w:r>
        <w:r>
          <w:rPr>
            <w:webHidden/>
          </w:rPr>
          <w:instrText xml:space="preserve"> PAGEREF _Toc484552558 \h </w:instrText>
        </w:r>
        <w:r>
          <w:rPr>
            <w:webHidden/>
          </w:rPr>
        </w:r>
        <w:r>
          <w:rPr>
            <w:webHidden/>
          </w:rPr>
          <w:fldChar w:fldCharType="separate"/>
        </w:r>
        <w:r>
          <w:rPr>
            <w:webHidden/>
          </w:rPr>
          <w:t>16</w:t>
        </w:r>
        <w:r>
          <w:rPr>
            <w:webHidden/>
          </w:rPr>
          <w:fldChar w:fldCharType="end"/>
        </w:r>
      </w:hyperlink>
    </w:p>
    <w:p w14:paraId="6F6F69FF" w14:textId="77777777" w:rsidR="00303ADB" w:rsidRDefault="00303ADB">
      <w:pPr>
        <w:pStyle w:val="TDC2"/>
        <w:tabs>
          <w:tab w:val="left" w:pos="1200"/>
        </w:tabs>
        <w:rPr>
          <w:rFonts w:asciiTheme="minorHAnsi" w:eastAsiaTheme="minorEastAsia" w:hAnsiTheme="minorHAnsi" w:cstheme="minorBidi"/>
          <w:smallCaps w:val="0"/>
          <w:sz w:val="24"/>
          <w:szCs w:val="24"/>
          <w:lang w:eastAsia="es-ES_tradnl"/>
        </w:rPr>
      </w:pPr>
      <w:hyperlink w:anchor="_Toc484552559" w:history="1">
        <w:r w:rsidRPr="00F51985">
          <w:rPr>
            <w:rStyle w:val="Hipervnculo"/>
          </w:rPr>
          <w:t>2.6.1.</w:t>
        </w:r>
        <w:r>
          <w:rPr>
            <w:rFonts w:asciiTheme="minorHAnsi" w:eastAsiaTheme="minorEastAsia" w:hAnsiTheme="minorHAnsi" w:cstheme="minorBidi"/>
            <w:smallCaps w:val="0"/>
            <w:sz w:val="24"/>
            <w:szCs w:val="24"/>
            <w:lang w:eastAsia="es-ES_tradnl"/>
          </w:rPr>
          <w:tab/>
        </w:r>
        <w:r w:rsidRPr="00F51985">
          <w:rPr>
            <w:rStyle w:val="Hipervnculo"/>
          </w:rPr>
          <w:t>Técnicas de Identificación de la Fuente</w:t>
        </w:r>
        <w:r>
          <w:rPr>
            <w:webHidden/>
          </w:rPr>
          <w:tab/>
        </w:r>
        <w:r>
          <w:rPr>
            <w:webHidden/>
          </w:rPr>
          <w:fldChar w:fldCharType="begin"/>
        </w:r>
        <w:r>
          <w:rPr>
            <w:webHidden/>
          </w:rPr>
          <w:instrText xml:space="preserve"> PAGEREF _Toc484552559 \h </w:instrText>
        </w:r>
        <w:r>
          <w:rPr>
            <w:webHidden/>
          </w:rPr>
        </w:r>
        <w:r>
          <w:rPr>
            <w:webHidden/>
          </w:rPr>
          <w:fldChar w:fldCharType="separate"/>
        </w:r>
        <w:r>
          <w:rPr>
            <w:webHidden/>
          </w:rPr>
          <w:t>16</w:t>
        </w:r>
        <w:r>
          <w:rPr>
            <w:webHidden/>
          </w:rPr>
          <w:fldChar w:fldCharType="end"/>
        </w:r>
      </w:hyperlink>
    </w:p>
    <w:p w14:paraId="20425001"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60" w:history="1">
        <w:r w:rsidRPr="00F51985">
          <w:rPr>
            <w:rStyle w:val="Hipervnculo"/>
          </w:rPr>
          <w:t>3.</w:t>
        </w:r>
        <w:r>
          <w:rPr>
            <w:rFonts w:asciiTheme="minorHAnsi" w:eastAsiaTheme="minorEastAsia" w:hAnsiTheme="minorHAnsi" w:cstheme="minorBidi"/>
            <w:b w:val="0"/>
            <w:caps w:val="0"/>
            <w:sz w:val="24"/>
            <w:szCs w:val="24"/>
            <w:lang w:eastAsia="es-ES_tradnl"/>
          </w:rPr>
          <w:tab/>
        </w:r>
        <w:r w:rsidRPr="00F51985">
          <w:rPr>
            <w:rStyle w:val="Hipervnculo"/>
          </w:rPr>
          <w:t>Falsificación de Imágenes Digitales</w:t>
        </w:r>
        <w:r>
          <w:rPr>
            <w:webHidden/>
          </w:rPr>
          <w:tab/>
        </w:r>
        <w:r>
          <w:rPr>
            <w:webHidden/>
          </w:rPr>
          <w:fldChar w:fldCharType="begin"/>
        </w:r>
        <w:r>
          <w:rPr>
            <w:webHidden/>
          </w:rPr>
          <w:instrText xml:space="preserve"> PAGEREF _Toc484552560 \h </w:instrText>
        </w:r>
        <w:r>
          <w:rPr>
            <w:webHidden/>
          </w:rPr>
        </w:r>
        <w:r>
          <w:rPr>
            <w:webHidden/>
          </w:rPr>
          <w:fldChar w:fldCharType="separate"/>
        </w:r>
        <w:r>
          <w:rPr>
            <w:webHidden/>
          </w:rPr>
          <w:t>21</w:t>
        </w:r>
        <w:r>
          <w:rPr>
            <w:webHidden/>
          </w:rPr>
          <w:fldChar w:fldCharType="end"/>
        </w:r>
      </w:hyperlink>
    </w:p>
    <w:p w14:paraId="2B03ED4A"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1" w:history="1">
        <w:r w:rsidRPr="00F51985">
          <w:rPr>
            <w:rStyle w:val="Hipervnculo"/>
          </w:rPr>
          <w:t>3.1.</w:t>
        </w:r>
        <w:r>
          <w:rPr>
            <w:rFonts w:asciiTheme="minorHAnsi" w:eastAsiaTheme="minorEastAsia" w:hAnsiTheme="minorHAnsi" w:cstheme="minorBidi"/>
            <w:smallCaps w:val="0"/>
            <w:sz w:val="24"/>
            <w:szCs w:val="24"/>
            <w:lang w:eastAsia="es-ES_tradnl"/>
          </w:rPr>
          <w:tab/>
        </w:r>
        <w:r w:rsidRPr="00F51985">
          <w:rPr>
            <w:rStyle w:val="Hipervnculo"/>
          </w:rPr>
          <w:t>Retoque de Imágenes</w:t>
        </w:r>
        <w:r>
          <w:rPr>
            <w:webHidden/>
          </w:rPr>
          <w:tab/>
        </w:r>
        <w:r>
          <w:rPr>
            <w:webHidden/>
          </w:rPr>
          <w:fldChar w:fldCharType="begin"/>
        </w:r>
        <w:r>
          <w:rPr>
            <w:webHidden/>
          </w:rPr>
          <w:instrText xml:space="preserve"> PAGEREF _Toc484552561 \h </w:instrText>
        </w:r>
        <w:r>
          <w:rPr>
            <w:webHidden/>
          </w:rPr>
        </w:r>
        <w:r>
          <w:rPr>
            <w:webHidden/>
          </w:rPr>
          <w:fldChar w:fldCharType="separate"/>
        </w:r>
        <w:r>
          <w:rPr>
            <w:webHidden/>
          </w:rPr>
          <w:t>23</w:t>
        </w:r>
        <w:r>
          <w:rPr>
            <w:webHidden/>
          </w:rPr>
          <w:fldChar w:fldCharType="end"/>
        </w:r>
      </w:hyperlink>
    </w:p>
    <w:p w14:paraId="50B2E8D4"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2" w:history="1">
        <w:r w:rsidRPr="00F51985">
          <w:rPr>
            <w:rStyle w:val="Hipervnculo"/>
          </w:rPr>
          <w:t>3.2.</w:t>
        </w:r>
        <w:r>
          <w:rPr>
            <w:rFonts w:asciiTheme="minorHAnsi" w:eastAsiaTheme="minorEastAsia" w:hAnsiTheme="minorHAnsi" w:cstheme="minorBidi"/>
            <w:smallCaps w:val="0"/>
            <w:sz w:val="24"/>
            <w:szCs w:val="24"/>
            <w:lang w:eastAsia="es-ES_tradnl"/>
          </w:rPr>
          <w:tab/>
        </w:r>
        <w:r w:rsidRPr="00F51985">
          <w:rPr>
            <w:rStyle w:val="Hipervnculo"/>
          </w:rPr>
          <w:t>Copia-pega</w:t>
        </w:r>
        <w:r>
          <w:rPr>
            <w:webHidden/>
          </w:rPr>
          <w:tab/>
        </w:r>
        <w:r>
          <w:rPr>
            <w:webHidden/>
          </w:rPr>
          <w:fldChar w:fldCharType="begin"/>
        </w:r>
        <w:r>
          <w:rPr>
            <w:webHidden/>
          </w:rPr>
          <w:instrText xml:space="preserve"> PAGEREF _Toc484552562 \h </w:instrText>
        </w:r>
        <w:r>
          <w:rPr>
            <w:webHidden/>
          </w:rPr>
        </w:r>
        <w:r>
          <w:rPr>
            <w:webHidden/>
          </w:rPr>
          <w:fldChar w:fldCharType="separate"/>
        </w:r>
        <w:r>
          <w:rPr>
            <w:webHidden/>
          </w:rPr>
          <w:t>25</w:t>
        </w:r>
        <w:r>
          <w:rPr>
            <w:webHidden/>
          </w:rPr>
          <w:fldChar w:fldCharType="end"/>
        </w:r>
      </w:hyperlink>
    </w:p>
    <w:p w14:paraId="7A9AE8A6"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3" w:history="1">
        <w:r w:rsidRPr="00F51985">
          <w:rPr>
            <w:rStyle w:val="Hipervnculo"/>
          </w:rPr>
          <w:t>3.3.</w:t>
        </w:r>
        <w:r>
          <w:rPr>
            <w:rFonts w:asciiTheme="minorHAnsi" w:eastAsiaTheme="minorEastAsia" w:hAnsiTheme="minorHAnsi" w:cstheme="minorBidi"/>
            <w:smallCaps w:val="0"/>
            <w:sz w:val="24"/>
            <w:szCs w:val="24"/>
            <w:lang w:eastAsia="es-ES_tradnl"/>
          </w:rPr>
          <w:tab/>
        </w:r>
        <w:r w:rsidRPr="00F51985">
          <w:rPr>
            <w:rStyle w:val="Hipervnculo"/>
          </w:rPr>
          <w:t>Empalme</w:t>
        </w:r>
        <w:r>
          <w:rPr>
            <w:webHidden/>
          </w:rPr>
          <w:tab/>
        </w:r>
        <w:r>
          <w:rPr>
            <w:webHidden/>
          </w:rPr>
          <w:fldChar w:fldCharType="begin"/>
        </w:r>
        <w:r>
          <w:rPr>
            <w:webHidden/>
          </w:rPr>
          <w:instrText xml:space="preserve"> PAGEREF _Toc484552563 \h </w:instrText>
        </w:r>
        <w:r>
          <w:rPr>
            <w:webHidden/>
          </w:rPr>
        </w:r>
        <w:r>
          <w:rPr>
            <w:webHidden/>
          </w:rPr>
          <w:fldChar w:fldCharType="separate"/>
        </w:r>
        <w:r>
          <w:rPr>
            <w:webHidden/>
          </w:rPr>
          <w:t>27</w:t>
        </w:r>
        <w:r>
          <w:rPr>
            <w:webHidden/>
          </w:rPr>
          <w:fldChar w:fldCharType="end"/>
        </w:r>
      </w:hyperlink>
    </w:p>
    <w:p w14:paraId="23DC2E21"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4" w:history="1">
        <w:r w:rsidRPr="00F51985">
          <w:rPr>
            <w:rStyle w:val="Hipervnculo"/>
          </w:rPr>
          <w:t>3.4.</w:t>
        </w:r>
        <w:r>
          <w:rPr>
            <w:rFonts w:asciiTheme="minorHAnsi" w:eastAsiaTheme="minorEastAsia" w:hAnsiTheme="minorHAnsi" w:cstheme="minorBidi"/>
            <w:smallCaps w:val="0"/>
            <w:sz w:val="24"/>
            <w:szCs w:val="24"/>
            <w:lang w:eastAsia="es-ES_tradnl"/>
          </w:rPr>
          <w:tab/>
        </w:r>
        <w:r w:rsidRPr="00F51985">
          <w:rPr>
            <w:rStyle w:val="Hipervnculo"/>
          </w:rPr>
          <w:t>Modificación o Eliminación de la Huella Digital</w:t>
        </w:r>
        <w:r>
          <w:rPr>
            <w:webHidden/>
          </w:rPr>
          <w:tab/>
        </w:r>
        <w:r>
          <w:rPr>
            <w:webHidden/>
          </w:rPr>
          <w:fldChar w:fldCharType="begin"/>
        </w:r>
        <w:r>
          <w:rPr>
            <w:webHidden/>
          </w:rPr>
          <w:instrText xml:space="preserve"> PAGEREF _Toc484552564 \h </w:instrText>
        </w:r>
        <w:r>
          <w:rPr>
            <w:webHidden/>
          </w:rPr>
        </w:r>
        <w:r>
          <w:rPr>
            <w:webHidden/>
          </w:rPr>
          <w:fldChar w:fldCharType="separate"/>
        </w:r>
        <w:r>
          <w:rPr>
            <w:webHidden/>
          </w:rPr>
          <w:t>28</w:t>
        </w:r>
        <w:r>
          <w:rPr>
            <w:webHidden/>
          </w:rPr>
          <w:fldChar w:fldCharType="end"/>
        </w:r>
      </w:hyperlink>
    </w:p>
    <w:p w14:paraId="50E26B59"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5" w:history="1">
        <w:r w:rsidRPr="00F51985">
          <w:rPr>
            <w:rStyle w:val="Hipervnculo"/>
          </w:rPr>
          <w:t>3.5.</w:t>
        </w:r>
        <w:r>
          <w:rPr>
            <w:rFonts w:asciiTheme="minorHAnsi" w:eastAsiaTheme="minorEastAsia" w:hAnsiTheme="minorHAnsi" w:cstheme="minorBidi"/>
            <w:smallCaps w:val="0"/>
            <w:sz w:val="24"/>
            <w:szCs w:val="24"/>
            <w:lang w:eastAsia="es-ES_tradnl"/>
          </w:rPr>
          <w:tab/>
        </w:r>
        <w:r w:rsidRPr="00F51985">
          <w:rPr>
            <w:rStyle w:val="Hipervnculo"/>
          </w:rPr>
          <w:t>Doble Compresión JPG</w:t>
        </w:r>
        <w:r>
          <w:rPr>
            <w:webHidden/>
          </w:rPr>
          <w:tab/>
        </w:r>
        <w:r>
          <w:rPr>
            <w:webHidden/>
          </w:rPr>
          <w:fldChar w:fldCharType="begin"/>
        </w:r>
        <w:r>
          <w:rPr>
            <w:webHidden/>
          </w:rPr>
          <w:instrText xml:space="preserve"> PAGEREF _Toc484552565 \h </w:instrText>
        </w:r>
        <w:r>
          <w:rPr>
            <w:webHidden/>
          </w:rPr>
        </w:r>
        <w:r>
          <w:rPr>
            <w:webHidden/>
          </w:rPr>
          <w:fldChar w:fldCharType="separate"/>
        </w:r>
        <w:r>
          <w:rPr>
            <w:webHidden/>
          </w:rPr>
          <w:t>29</w:t>
        </w:r>
        <w:r>
          <w:rPr>
            <w:webHidden/>
          </w:rPr>
          <w:fldChar w:fldCharType="end"/>
        </w:r>
      </w:hyperlink>
    </w:p>
    <w:p w14:paraId="193D1A7D"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66" w:history="1">
        <w:r w:rsidRPr="00F51985">
          <w:rPr>
            <w:rStyle w:val="Hipervnculo"/>
          </w:rPr>
          <w:t>4.</w:t>
        </w:r>
        <w:r>
          <w:rPr>
            <w:rFonts w:asciiTheme="minorHAnsi" w:eastAsiaTheme="minorEastAsia" w:hAnsiTheme="minorHAnsi" w:cstheme="minorBidi"/>
            <w:b w:val="0"/>
            <w:caps w:val="0"/>
            <w:sz w:val="24"/>
            <w:szCs w:val="24"/>
            <w:lang w:eastAsia="es-ES_tradnl"/>
          </w:rPr>
          <w:tab/>
        </w:r>
        <w:r w:rsidRPr="00F51985">
          <w:rPr>
            <w:rStyle w:val="Hipervnculo"/>
          </w:rPr>
          <w:t>Identificación de Manipulaciones de Imágenes Digitales</w:t>
        </w:r>
        <w:r>
          <w:rPr>
            <w:webHidden/>
          </w:rPr>
          <w:tab/>
        </w:r>
        <w:r>
          <w:rPr>
            <w:webHidden/>
          </w:rPr>
          <w:fldChar w:fldCharType="begin"/>
        </w:r>
        <w:r>
          <w:rPr>
            <w:webHidden/>
          </w:rPr>
          <w:instrText xml:space="preserve"> PAGEREF _Toc484552566 \h </w:instrText>
        </w:r>
        <w:r>
          <w:rPr>
            <w:webHidden/>
          </w:rPr>
        </w:r>
        <w:r>
          <w:rPr>
            <w:webHidden/>
          </w:rPr>
          <w:fldChar w:fldCharType="separate"/>
        </w:r>
        <w:r>
          <w:rPr>
            <w:webHidden/>
          </w:rPr>
          <w:t>31</w:t>
        </w:r>
        <w:r>
          <w:rPr>
            <w:webHidden/>
          </w:rPr>
          <w:fldChar w:fldCharType="end"/>
        </w:r>
      </w:hyperlink>
    </w:p>
    <w:p w14:paraId="582DE920"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7" w:history="1">
        <w:r w:rsidRPr="00F51985">
          <w:rPr>
            <w:rStyle w:val="Hipervnculo"/>
          </w:rPr>
          <w:t>4.1.</w:t>
        </w:r>
        <w:r>
          <w:rPr>
            <w:rFonts w:asciiTheme="minorHAnsi" w:eastAsiaTheme="minorEastAsia" w:hAnsiTheme="minorHAnsi" w:cstheme="minorBidi"/>
            <w:smallCaps w:val="0"/>
            <w:sz w:val="24"/>
            <w:szCs w:val="24"/>
            <w:lang w:eastAsia="es-ES_tradnl"/>
          </w:rPr>
          <w:tab/>
        </w:r>
        <w:r w:rsidRPr="00F51985">
          <w:rPr>
            <w:rStyle w:val="Hipervnculo"/>
          </w:rPr>
          <w:t>Identificación de Copia-Pega</w:t>
        </w:r>
        <w:r>
          <w:rPr>
            <w:webHidden/>
          </w:rPr>
          <w:tab/>
        </w:r>
        <w:r>
          <w:rPr>
            <w:webHidden/>
          </w:rPr>
          <w:fldChar w:fldCharType="begin"/>
        </w:r>
        <w:r>
          <w:rPr>
            <w:webHidden/>
          </w:rPr>
          <w:instrText xml:space="preserve"> PAGEREF _Toc484552567 \h </w:instrText>
        </w:r>
        <w:r>
          <w:rPr>
            <w:webHidden/>
          </w:rPr>
        </w:r>
        <w:r>
          <w:rPr>
            <w:webHidden/>
          </w:rPr>
          <w:fldChar w:fldCharType="separate"/>
        </w:r>
        <w:r>
          <w:rPr>
            <w:webHidden/>
          </w:rPr>
          <w:t>33</w:t>
        </w:r>
        <w:r>
          <w:rPr>
            <w:webHidden/>
          </w:rPr>
          <w:fldChar w:fldCharType="end"/>
        </w:r>
      </w:hyperlink>
    </w:p>
    <w:p w14:paraId="745567E8"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8" w:history="1">
        <w:r w:rsidRPr="00F51985">
          <w:rPr>
            <w:rStyle w:val="Hipervnculo"/>
          </w:rPr>
          <w:t>4.2.</w:t>
        </w:r>
        <w:r>
          <w:rPr>
            <w:rFonts w:asciiTheme="minorHAnsi" w:eastAsiaTheme="minorEastAsia" w:hAnsiTheme="minorHAnsi" w:cstheme="minorBidi"/>
            <w:smallCaps w:val="0"/>
            <w:sz w:val="24"/>
            <w:szCs w:val="24"/>
            <w:lang w:eastAsia="es-ES_tradnl"/>
          </w:rPr>
          <w:tab/>
        </w:r>
        <w:r w:rsidRPr="00F51985">
          <w:rPr>
            <w:rStyle w:val="Hipervnculo"/>
          </w:rPr>
          <w:t>Identificación de Modificación o Eliminación de la Huella Digital</w:t>
        </w:r>
        <w:r>
          <w:rPr>
            <w:webHidden/>
          </w:rPr>
          <w:tab/>
        </w:r>
        <w:r>
          <w:rPr>
            <w:webHidden/>
          </w:rPr>
          <w:fldChar w:fldCharType="begin"/>
        </w:r>
        <w:r>
          <w:rPr>
            <w:webHidden/>
          </w:rPr>
          <w:instrText xml:space="preserve"> PAGEREF _Toc484552568 \h </w:instrText>
        </w:r>
        <w:r>
          <w:rPr>
            <w:webHidden/>
          </w:rPr>
        </w:r>
        <w:r>
          <w:rPr>
            <w:webHidden/>
          </w:rPr>
          <w:fldChar w:fldCharType="separate"/>
        </w:r>
        <w:r>
          <w:rPr>
            <w:webHidden/>
          </w:rPr>
          <w:t>34</w:t>
        </w:r>
        <w:r>
          <w:rPr>
            <w:webHidden/>
          </w:rPr>
          <w:fldChar w:fldCharType="end"/>
        </w:r>
      </w:hyperlink>
    </w:p>
    <w:p w14:paraId="0B803615"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69" w:history="1">
        <w:r w:rsidRPr="00F51985">
          <w:rPr>
            <w:rStyle w:val="Hipervnculo"/>
          </w:rPr>
          <w:t>4.3.</w:t>
        </w:r>
        <w:r>
          <w:rPr>
            <w:rFonts w:asciiTheme="minorHAnsi" w:eastAsiaTheme="minorEastAsia" w:hAnsiTheme="minorHAnsi" w:cstheme="minorBidi"/>
            <w:smallCaps w:val="0"/>
            <w:sz w:val="24"/>
            <w:szCs w:val="24"/>
            <w:lang w:eastAsia="es-ES_tradnl"/>
          </w:rPr>
          <w:tab/>
        </w:r>
        <w:r w:rsidRPr="00F51985">
          <w:rPr>
            <w:rStyle w:val="Hipervnculo"/>
          </w:rPr>
          <w:t>Identificación de Retoque de Imágenes</w:t>
        </w:r>
        <w:r>
          <w:rPr>
            <w:webHidden/>
          </w:rPr>
          <w:tab/>
        </w:r>
        <w:r>
          <w:rPr>
            <w:webHidden/>
          </w:rPr>
          <w:fldChar w:fldCharType="begin"/>
        </w:r>
        <w:r>
          <w:rPr>
            <w:webHidden/>
          </w:rPr>
          <w:instrText xml:space="preserve"> PAGEREF _Toc484552569 \h </w:instrText>
        </w:r>
        <w:r>
          <w:rPr>
            <w:webHidden/>
          </w:rPr>
        </w:r>
        <w:r>
          <w:rPr>
            <w:webHidden/>
          </w:rPr>
          <w:fldChar w:fldCharType="separate"/>
        </w:r>
        <w:r>
          <w:rPr>
            <w:webHidden/>
          </w:rPr>
          <w:t>35</w:t>
        </w:r>
        <w:r>
          <w:rPr>
            <w:webHidden/>
          </w:rPr>
          <w:fldChar w:fldCharType="end"/>
        </w:r>
      </w:hyperlink>
    </w:p>
    <w:p w14:paraId="50A76E6A"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70" w:history="1">
        <w:r w:rsidRPr="00F51985">
          <w:rPr>
            <w:rStyle w:val="Hipervnculo"/>
          </w:rPr>
          <w:t>4.4.</w:t>
        </w:r>
        <w:r>
          <w:rPr>
            <w:rFonts w:asciiTheme="minorHAnsi" w:eastAsiaTheme="minorEastAsia" w:hAnsiTheme="minorHAnsi" w:cstheme="minorBidi"/>
            <w:smallCaps w:val="0"/>
            <w:sz w:val="24"/>
            <w:szCs w:val="24"/>
            <w:lang w:eastAsia="es-ES_tradnl"/>
          </w:rPr>
          <w:tab/>
        </w:r>
        <w:r w:rsidRPr="00F51985">
          <w:rPr>
            <w:rStyle w:val="Hipervnculo"/>
          </w:rPr>
          <w:t>Identificación de Empalme de Imágenes</w:t>
        </w:r>
        <w:r>
          <w:rPr>
            <w:webHidden/>
          </w:rPr>
          <w:tab/>
        </w:r>
        <w:r>
          <w:rPr>
            <w:webHidden/>
          </w:rPr>
          <w:fldChar w:fldCharType="begin"/>
        </w:r>
        <w:r>
          <w:rPr>
            <w:webHidden/>
          </w:rPr>
          <w:instrText xml:space="preserve"> PAGEREF _Toc484552570 \h </w:instrText>
        </w:r>
        <w:r>
          <w:rPr>
            <w:webHidden/>
          </w:rPr>
        </w:r>
        <w:r>
          <w:rPr>
            <w:webHidden/>
          </w:rPr>
          <w:fldChar w:fldCharType="separate"/>
        </w:r>
        <w:r>
          <w:rPr>
            <w:webHidden/>
          </w:rPr>
          <w:t>36</w:t>
        </w:r>
        <w:r>
          <w:rPr>
            <w:webHidden/>
          </w:rPr>
          <w:fldChar w:fldCharType="end"/>
        </w:r>
      </w:hyperlink>
    </w:p>
    <w:p w14:paraId="4243A77B"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71" w:history="1">
        <w:r w:rsidRPr="00F51985">
          <w:rPr>
            <w:rStyle w:val="Hipervnculo"/>
          </w:rPr>
          <w:t>4.5.</w:t>
        </w:r>
        <w:r>
          <w:rPr>
            <w:rFonts w:asciiTheme="minorHAnsi" w:eastAsiaTheme="minorEastAsia" w:hAnsiTheme="minorHAnsi" w:cstheme="minorBidi"/>
            <w:smallCaps w:val="0"/>
            <w:sz w:val="24"/>
            <w:szCs w:val="24"/>
            <w:lang w:eastAsia="es-ES_tradnl"/>
          </w:rPr>
          <w:tab/>
        </w:r>
        <w:r w:rsidRPr="00F51985">
          <w:rPr>
            <w:rStyle w:val="Hipervnculo"/>
          </w:rPr>
          <w:t>Detección de Doble Compresión JPEG</w:t>
        </w:r>
        <w:r>
          <w:rPr>
            <w:webHidden/>
          </w:rPr>
          <w:tab/>
        </w:r>
        <w:r>
          <w:rPr>
            <w:webHidden/>
          </w:rPr>
          <w:fldChar w:fldCharType="begin"/>
        </w:r>
        <w:r>
          <w:rPr>
            <w:webHidden/>
          </w:rPr>
          <w:instrText xml:space="preserve"> PAGEREF _Toc484552571 \h </w:instrText>
        </w:r>
        <w:r>
          <w:rPr>
            <w:webHidden/>
          </w:rPr>
        </w:r>
        <w:r>
          <w:rPr>
            <w:webHidden/>
          </w:rPr>
          <w:fldChar w:fldCharType="separate"/>
        </w:r>
        <w:r>
          <w:rPr>
            <w:webHidden/>
          </w:rPr>
          <w:t>38</w:t>
        </w:r>
        <w:r>
          <w:rPr>
            <w:webHidden/>
          </w:rPr>
          <w:fldChar w:fldCharType="end"/>
        </w:r>
      </w:hyperlink>
    </w:p>
    <w:p w14:paraId="387D04C2"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72" w:history="1">
        <w:r w:rsidRPr="00F51985">
          <w:rPr>
            <w:rStyle w:val="Hipervnculo"/>
          </w:rPr>
          <w:t>5.</w:t>
        </w:r>
        <w:r>
          <w:rPr>
            <w:rFonts w:asciiTheme="minorHAnsi" w:eastAsiaTheme="minorEastAsia" w:hAnsiTheme="minorHAnsi" w:cstheme="minorBidi"/>
            <w:b w:val="0"/>
            <w:caps w:val="0"/>
            <w:sz w:val="24"/>
            <w:szCs w:val="24"/>
            <w:lang w:eastAsia="es-ES_tradnl"/>
          </w:rPr>
          <w:tab/>
        </w:r>
        <w:r w:rsidRPr="00F51985">
          <w:rPr>
            <w:rStyle w:val="Hipervnculo"/>
          </w:rPr>
          <w:t>Contribuciones</w:t>
        </w:r>
        <w:r>
          <w:rPr>
            <w:webHidden/>
          </w:rPr>
          <w:tab/>
        </w:r>
        <w:r>
          <w:rPr>
            <w:webHidden/>
          </w:rPr>
          <w:fldChar w:fldCharType="begin"/>
        </w:r>
        <w:r>
          <w:rPr>
            <w:webHidden/>
          </w:rPr>
          <w:instrText xml:space="preserve"> PAGEREF _Toc484552572 \h </w:instrText>
        </w:r>
        <w:r>
          <w:rPr>
            <w:webHidden/>
          </w:rPr>
        </w:r>
        <w:r>
          <w:rPr>
            <w:webHidden/>
          </w:rPr>
          <w:fldChar w:fldCharType="separate"/>
        </w:r>
        <w:r>
          <w:rPr>
            <w:webHidden/>
          </w:rPr>
          <w:t>41</w:t>
        </w:r>
        <w:r>
          <w:rPr>
            <w:webHidden/>
          </w:rPr>
          <w:fldChar w:fldCharType="end"/>
        </w:r>
      </w:hyperlink>
    </w:p>
    <w:p w14:paraId="2F2C4F9C"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73" w:history="1">
        <w:r w:rsidRPr="00F51985">
          <w:rPr>
            <w:rStyle w:val="Hipervnculo"/>
          </w:rPr>
          <w:t>5.1.</w:t>
        </w:r>
        <w:r>
          <w:rPr>
            <w:rFonts w:asciiTheme="minorHAnsi" w:eastAsiaTheme="minorEastAsia" w:hAnsiTheme="minorHAnsi" w:cstheme="minorBidi"/>
            <w:smallCaps w:val="0"/>
            <w:sz w:val="24"/>
            <w:szCs w:val="24"/>
            <w:lang w:eastAsia="es-ES_tradnl"/>
          </w:rPr>
          <w:tab/>
        </w:r>
        <w:r w:rsidRPr="00F51985">
          <w:rPr>
            <w:rStyle w:val="Hipervnculo"/>
          </w:rPr>
          <w:t>Generalidades</w:t>
        </w:r>
        <w:r>
          <w:rPr>
            <w:webHidden/>
          </w:rPr>
          <w:tab/>
        </w:r>
        <w:r>
          <w:rPr>
            <w:webHidden/>
          </w:rPr>
          <w:fldChar w:fldCharType="begin"/>
        </w:r>
        <w:r>
          <w:rPr>
            <w:webHidden/>
          </w:rPr>
          <w:instrText xml:space="preserve"> PAGEREF _Toc484552573 \h </w:instrText>
        </w:r>
        <w:r>
          <w:rPr>
            <w:webHidden/>
          </w:rPr>
        </w:r>
        <w:r>
          <w:rPr>
            <w:webHidden/>
          </w:rPr>
          <w:fldChar w:fldCharType="separate"/>
        </w:r>
        <w:r>
          <w:rPr>
            <w:webHidden/>
          </w:rPr>
          <w:t>41</w:t>
        </w:r>
        <w:r>
          <w:rPr>
            <w:webHidden/>
          </w:rPr>
          <w:fldChar w:fldCharType="end"/>
        </w:r>
      </w:hyperlink>
    </w:p>
    <w:p w14:paraId="51F6D1F0" w14:textId="77777777" w:rsidR="00303ADB" w:rsidRDefault="00303ADB">
      <w:pPr>
        <w:pStyle w:val="TDC2"/>
        <w:tabs>
          <w:tab w:val="left" w:pos="1200"/>
        </w:tabs>
        <w:rPr>
          <w:rFonts w:asciiTheme="minorHAnsi" w:eastAsiaTheme="minorEastAsia" w:hAnsiTheme="minorHAnsi" w:cstheme="minorBidi"/>
          <w:smallCaps w:val="0"/>
          <w:sz w:val="24"/>
          <w:szCs w:val="24"/>
          <w:lang w:eastAsia="es-ES_tradnl"/>
        </w:rPr>
      </w:pPr>
      <w:hyperlink w:anchor="_Toc484552574" w:history="1">
        <w:r w:rsidRPr="00F51985">
          <w:rPr>
            <w:rStyle w:val="Hipervnculo"/>
          </w:rPr>
          <w:t>5.1.1.</w:t>
        </w:r>
        <w:r>
          <w:rPr>
            <w:rFonts w:asciiTheme="minorHAnsi" w:eastAsiaTheme="minorEastAsia" w:hAnsiTheme="minorHAnsi" w:cstheme="minorBidi"/>
            <w:smallCaps w:val="0"/>
            <w:sz w:val="24"/>
            <w:szCs w:val="24"/>
            <w:lang w:eastAsia="es-ES_tradnl"/>
          </w:rPr>
          <w:tab/>
        </w:r>
        <w:r w:rsidRPr="00F51985">
          <w:rPr>
            <w:rStyle w:val="Hipervnculo"/>
          </w:rPr>
          <w:t>Patrones Binarios Locales:</w:t>
        </w:r>
        <w:r>
          <w:rPr>
            <w:webHidden/>
          </w:rPr>
          <w:tab/>
        </w:r>
        <w:r>
          <w:rPr>
            <w:webHidden/>
          </w:rPr>
          <w:fldChar w:fldCharType="begin"/>
        </w:r>
        <w:r>
          <w:rPr>
            <w:webHidden/>
          </w:rPr>
          <w:instrText xml:space="preserve"> PAGEREF _Toc484552574 \h </w:instrText>
        </w:r>
        <w:r>
          <w:rPr>
            <w:webHidden/>
          </w:rPr>
        </w:r>
        <w:r>
          <w:rPr>
            <w:webHidden/>
          </w:rPr>
          <w:fldChar w:fldCharType="separate"/>
        </w:r>
        <w:r>
          <w:rPr>
            <w:webHidden/>
          </w:rPr>
          <w:t>41</w:t>
        </w:r>
        <w:r>
          <w:rPr>
            <w:webHidden/>
          </w:rPr>
          <w:fldChar w:fldCharType="end"/>
        </w:r>
      </w:hyperlink>
    </w:p>
    <w:p w14:paraId="04E0BBDC" w14:textId="77777777" w:rsidR="00303ADB" w:rsidRDefault="00303ADB">
      <w:pPr>
        <w:pStyle w:val="TDC2"/>
        <w:tabs>
          <w:tab w:val="left" w:pos="1200"/>
        </w:tabs>
        <w:rPr>
          <w:rFonts w:asciiTheme="minorHAnsi" w:eastAsiaTheme="minorEastAsia" w:hAnsiTheme="minorHAnsi" w:cstheme="minorBidi"/>
          <w:smallCaps w:val="0"/>
          <w:sz w:val="24"/>
          <w:szCs w:val="24"/>
          <w:lang w:eastAsia="es-ES_tradnl"/>
        </w:rPr>
      </w:pPr>
      <w:hyperlink w:anchor="_Toc484552575" w:history="1">
        <w:r w:rsidRPr="00F51985">
          <w:rPr>
            <w:rStyle w:val="Hipervnculo"/>
          </w:rPr>
          <w:t>5.1.2.</w:t>
        </w:r>
        <w:r>
          <w:rPr>
            <w:rFonts w:asciiTheme="minorHAnsi" w:eastAsiaTheme="minorEastAsia" w:hAnsiTheme="minorHAnsi" w:cstheme="minorBidi"/>
            <w:smallCaps w:val="0"/>
            <w:sz w:val="24"/>
            <w:szCs w:val="24"/>
            <w:lang w:eastAsia="es-ES_tradnl"/>
          </w:rPr>
          <w:tab/>
        </w:r>
        <w:r w:rsidRPr="00F51985">
          <w:rPr>
            <w:rStyle w:val="Hipervnculo"/>
          </w:rPr>
          <w:t>Transformada Wavelet:</w:t>
        </w:r>
        <w:r>
          <w:rPr>
            <w:webHidden/>
          </w:rPr>
          <w:tab/>
        </w:r>
        <w:r>
          <w:rPr>
            <w:webHidden/>
          </w:rPr>
          <w:fldChar w:fldCharType="begin"/>
        </w:r>
        <w:r>
          <w:rPr>
            <w:webHidden/>
          </w:rPr>
          <w:instrText xml:space="preserve"> PAGEREF _Toc484552575 \h </w:instrText>
        </w:r>
        <w:r>
          <w:rPr>
            <w:webHidden/>
          </w:rPr>
        </w:r>
        <w:r>
          <w:rPr>
            <w:webHidden/>
          </w:rPr>
          <w:fldChar w:fldCharType="separate"/>
        </w:r>
        <w:r>
          <w:rPr>
            <w:webHidden/>
          </w:rPr>
          <w:t>43</w:t>
        </w:r>
        <w:r>
          <w:rPr>
            <w:webHidden/>
          </w:rPr>
          <w:fldChar w:fldCharType="end"/>
        </w:r>
      </w:hyperlink>
    </w:p>
    <w:p w14:paraId="3C9387F7"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76" w:history="1">
        <w:r w:rsidRPr="00F51985">
          <w:rPr>
            <w:rStyle w:val="Hipervnculo"/>
          </w:rPr>
          <w:t>6.</w:t>
        </w:r>
        <w:r>
          <w:rPr>
            <w:rFonts w:asciiTheme="minorHAnsi" w:eastAsiaTheme="minorEastAsia" w:hAnsiTheme="minorHAnsi" w:cstheme="minorBidi"/>
            <w:b w:val="0"/>
            <w:caps w:val="0"/>
            <w:sz w:val="24"/>
            <w:szCs w:val="24"/>
            <w:lang w:eastAsia="es-ES_tradnl"/>
          </w:rPr>
          <w:tab/>
        </w:r>
        <w:r w:rsidRPr="00F51985">
          <w:rPr>
            <w:rStyle w:val="Hipervnculo"/>
          </w:rPr>
          <w:t>EXPERIMENTOS</w:t>
        </w:r>
        <w:r>
          <w:rPr>
            <w:webHidden/>
          </w:rPr>
          <w:tab/>
        </w:r>
        <w:r>
          <w:rPr>
            <w:webHidden/>
          </w:rPr>
          <w:fldChar w:fldCharType="begin"/>
        </w:r>
        <w:r>
          <w:rPr>
            <w:webHidden/>
          </w:rPr>
          <w:instrText xml:space="preserve"> PAGEREF _Toc484552576 \h </w:instrText>
        </w:r>
        <w:r>
          <w:rPr>
            <w:webHidden/>
          </w:rPr>
        </w:r>
        <w:r>
          <w:rPr>
            <w:webHidden/>
          </w:rPr>
          <w:fldChar w:fldCharType="separate"/>
        </w:r>
        <w:r>
          <w:rPr>
            <w:webHidden/>
          </w:rPr>
          <w:t>45</w:t>
        </w:r>
        <w:r>
          <w:rPr>
            <w:webHidden/>
          </w:rPr>
          <w:fldChar w:fldCharType="end"/>
        </w:r>
      </w:hyperlink>
    </w:p>
    <w:p w14:paraId="02D3EC8B"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77" w:history="1">
        <w:r w:rsidRPr="00F51985">
          <w:rPr>
            <w:rStyle w:val="Hipervnculo"/>
          </w:rPr>
          <w:t>7.</w:t>
        </w:r>
        <w:r>
          <w:rPr>
            <w:rFonts w:asciiTheme="minorHAnsi" w:eastAsiaTheme="minorEastAsia" w:hAnsiTheme="minorHAnsi" w:cstheme="minorBidi"/>
            <w:b w:val="0"/>
            <w:caps w:val="0"/>
            <w:sz w:val="24"/>
            <w:szCs w:val="24"/>
            <w:lang w:eastAsia="es-ES_tradnl"/>
          </w:rPr>
          <w:tab/>
        </w:r>
        <w:r w:rsidRPr="00F51985">
          <w:rPr>
            <w:rStyle w:val="Hipervnculo"/>
          </w:rPr>
          <w:t>Conclusiones y Trabajo Futuro</w:t>
        </w:r>
        <w:r>
          <w:rPr>
            <w:webHidden/>
          </w:rPr>
          <w:tab/>
        </w:r>
        <w:r>
          <w:rPr>
            <w:webHidden/>
          </w:rPr>
          <w:fldChar w:fldCharType="begin"/>
        </w:r>
        <w:r>
          <w:rPr>
            <w:webHidden/>
          </w:rPr>
          <w:instrText xml:space="preserve"> PAGEREF _Toc484552577 \h </w:instrText>
        </w:r>
        <w:r>
          <w:rPr>
            <w:webHidden/>
          </w:rPr>
        </w:r>
        <w:r>
          <w:rPr>
            <w:webHidden/>
          </w:rPr>
          <w:fldChar w:fldCharType="separate"/>
        </w:r>
        <w:r>
          <w:rPr>
            <w:webHidden/>
          </w:rPr>
          <w:t>49</w:t>
        </w:r>
        <w:r>
          <w:rPr>
            <w:webHidden/>
          </w:rPr>
          <w:fldChar w:fldCharType="end"/>
        </w:r>
      </w:hyperlink>
    </w:p>
    <w:p w14:paraId="172653DC"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78" w:history="1">
        <w:r w:rsidRPr="00F51985">
          <w:rPr>
            <w:rStyle w:val="Hipervnculo"/>
            <w:bCs/>
          </w:rPr>
          <w:t>7.1.</w:t>
        </w:r>
        <w:r>
          <w:rPr>
            <w:rFonts w:asciiTheme="minorHAnsi" w:eastAsiaTheme="minorEastAsia" w:hAnsiTheme="minorHAnsi" w:cstheme="minorBidi"/>
            <w:smallCaps w:val="0"/>
            <w:sz w:val="24"/>
            <w:szCs w:val="24"/>
            <w:lang w:eastAsia="es-ES_tradnl"/>
          </w:rPr>
          <w:tab/>
        </w:r>
        <w:r w:rsidRPr="00F51985">
          <w:rPr>
            <w:rStyle w:val="Hipervnculo"/>
          </w:rPr>
          <w:t>Conclusiones</w:t>
        </w:r>
        <w:r>
          <w:rPr>
            <w:webHidden/>
          </w:rPr>
          <w:tab/>
        </w:r>
        <w:r>
          <w:rPr>
            <w:webHidden/>
          </w:rPr>
          <w:fldChar w:fldCharType="begin"/>
        </w:r>
        <w:r>
          <w:rPr>
            <w:webHidden/>
          </w:rPr>
          <w:instrText xml:space="preserve"> PAGEREF _Toc484552578 \h </w:instrText>
        </w:r>
        <w:r>
          <w:rPr>
            <w:webHidden/>
          </w:rPr>
        </w:r>
        <w:r>
          <w:rPr>
            <w:webHidden/>
          </w:rPr>
          <w:fldChar w:fldCharType="separate"/>
        </w:r>
        <w:r>
          <w:rPr>
            <w:webHidden/>
          </w:rPr>
          <w:t>49</w:t>
        </w:r>
        <w:r>
          <w:rPr>
            <w:webHidden/>
          </w:rPr>
          <w:fldChar w:fldCharType="end"/>
        </w:r>
      </w:hyperlink>
    </w:p>
    <w:p w14:paraId="346BDDB7"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79" w:history="1">
        <w:r w:rsidRPr="00F51985">
          <w:rPr>
            <w:rStyle w:val="Hipervnculo"/>
            <w:bCs/>
          </w:rPr>
          <w:t>7.2.</w:t>
        </w:r>
        <w:r>
          <w:rPr>
            <w:rFonts w:asciiTheme="minorHAnsi" w:eastAsiaTheme="minorEastAsia" w:hAnsiTheme="minorHAnsi" w:cstheme="minorBidi"/>
            <w:smallCaps w:val="0"/>
            <w:sz w:val="24"/>
            <w:szCs w:val="24"/>
            <w:lang w:eastAsia="es-ES_tradnl"/>
          </w:rPr>
          <w:tab/>
        </w:r>
        <w:r w:rsidRPr="00F51985">
          <w:rPr>
            <w:rStyle w:val="Hipervnculo"/>
          </w:rPr>
          <w:t>Trabajo Futuro</w:t>
        </w:r>
        <w:r>
          <w:rPr>
            <w:webHidden/>
          </w:rPr>
          <w:tab/>
        </w:r>
        <w:r>
          <w:rPr>
            <w:webHidden/>
          </w:rPr>
          <w:fldChar w:fldCharType="begin"/>
        </w:r>
        <w:r>
          <w:rPr>
            <w:webHidden/>
          </w:rPr>
          <w:instrText xml:space="preserve"> PAGEREF _Toc484552579 \h </w:instrText>
        </w:r>
        <w:r>
          <w:rPr>
            <w:webHidden/>
          </w:rPr>
        </w:r>
        <w:r>
          <w:rPr>
            <w:webHidden/>
          </w:rPr>
          <w:fldChar w:fldCharType="separate"/>
        </w:r>
        <w:r>
          <w:rPr>
            <w:webHidden/>
          </w:rPr>
          <w:t>50</w:t>
        </w:r>
        <w:r>
          <w:rPr>
            <w:webHidden/>
          </w:rPr>
          <w:fldChar w:fldCharType="end"/>
        </w:r>
      </w:hyperlink>
    </w:p>
    <w:p w14:paraId="29258834"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80" w:history="1">
        <w:r w:rsidRPr="00F51985">
          <w:rPr>
            <w:rStyle w:val="Hipervnculo"/>
          </w:rPr>
          <w:t>8.</w:t>
        </w:r>
        <w:r>
          <w:rPr>
            <w:rFonts w:asciiTheme="minorHAnsi" w:eastAsiaTheme="minorEastAsia" w:hAnsiTheme="minorHAnsi" w:cstheme="minorBidi"/>
            <w:b w:val="0"/>
            <w:caps w:val="0"/>
            <w:sz w:val="24"/>
            <w:szCs w:val="24"/>
            <w:lang w:eastAsia="es-ES_tradnl"/>
          </w:rPr>
          <w:tab/>
        </w:r>
        <w:r w:rsidRPr="00F51985">
          <w:rPr>
            <w:rStyle w:val="Hipervnculo"/>
          </w:rPr>
          <w:t>Introduction</w:t>
        </w:r>
        <w:r>
          <w:rPr>
            <w:webHidden/>
          </w:rPr>
          <w:tab/>
        </w:r>
        <w:r>
          <w:rPr>
            <w:webHidden/>
          </w:rPr>
          <w:fldChar w:fldCharType="begin"/>
        </w:r>
        <w:r>
          <w:rPr>
            <w:webHidden/>
          </w:rPr>
          <w:instrText xml:space="preserve"> PAGEREF _Toc484552580 \h </w:instrText>
        </w:r>
        <w:r>
          <w:rPr>
            <w:webHidden/>
          </w:rPr>
        </w:r>
        <w:r>
          <w:rPr>
            <w:webHidden/>
          </w:rPr>
          <w:fldChar w:fldCharType="separate"/>
        </w:r>
        <w:r>
          <w:rPr>
            <w:webHidden/>
          </w:rPr>
          <w:t>52</w:t>
        </w:r>
        <w:r>
          <w:rPr>
            <w:webHidden/>
          </w:rPr>
          <w:fldChar w:fldCharType="end"/>
        </w:r>
      </w:hyperlink>
    </w:p>
    <w:p w14:paraId="1FE6FAC0"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81" w:history="1">
        <w:r w:rsidRPr="00F51985">
          <w:rPr>
            <w:rStyle w:val="Hipervnculo"/>
          </w:rPr>
          <w:t>8.1.</w:t>
        </w:r>
        <w:r>
          <w:rPr>
            <w:rFonts w:asciiTheme="minorHAnsi" w:eastAsiaTheme="minorEastAsia" w:hAnsiTheme="minorHAnsi" w:cstheme="minorBidi"/>
            <w:smallCaps w:val="0"/>
            <w:sz w:val="24"/>
            <w:szCs w:val="24"/>
            <w:lang w:eastAsia="es-ES_tradnl"/>
          </w:rPr>
          <w:tab/>
        </w:r>
        <w:r w:rsidRPr="00F51985">
          <w:rPr>
            <w:rStyle w:val="Hipervnculo"/>
          </w:rPr>
          <w:t>Motivation</w:t>
        </w:r>
        <w:r>
          <w:rPr>
            <w:webHidden/>
          </w:rPr>
          <w:tab/>
        </w:r>
        <w:r>
          <w:rPr>
            <w:webHidden/>
          </w:rPr>
          <w:fldChar w:fldCharType="begin"/>
        </w:r>
        <w:r>
          <w:rPr>
            <w:webHidden/>
          </w:rPr>
          <w:instrText xml:space="preserve"> PAGEREF _Toc484552581 \h </w:instrText>
        </w:r>
        <w:r>
          <w:rPr>
            <w:webHidden/>
          </w:rPr>
        </w:r>
        <w:r>
          <w:rPr>
            <w:webHidden/>
          </w:rPr>
          <w:fldChar w:fldCharType="separate"/>
        </w:r>
        <w:r>
          <w:rPr>
            <w:webHidden/>
          </w:rPr>
          <w:t>52</w:t>
        </w:r>
        <w:r>
          <w:rPr>
            <w:webHidden/>
          </w:rPr>
          <w:fldChar w:fldCharType="end"/>
        </w:r>
      </w:hyperlink>
    </w:p>
    <w:p w14:paraId="7B2E52A4"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82" w:history="1">
        <w:r w:rsidRPr="00F51985">
          <w:rPr>
            <w:rStyle w:val="Hipervnculo"/>
          </w:rPr>
          <w:t>8.2.</w:t>
        </w:r>
        <w:r>
          <w:rPr>
            <w:rFonts w:asciiTheme="minorHAnsi" w:eastAsiaTheme="minorEastAsia" w:hAnsiTheme="minorHAnsi" w:cstheme="minorBidi"/>
            <w:smallCaps w:val="0"/>
            <w:sz w:val="24"/>
            <w:szCs w:val="24"/>
            <w:lang w:eastAsia="es-ES_tradnl"/>
          </w:rPr>
          <w:tab/>
        </w:r>
        <w:r w:rsidRPr="00F51985">
          <w:rPr>
            <w:rStyle w:val="Hipervnculo"/>
          </w:rPr>
          <w:t>Project goal</w:t>
        </w:r>
        <w:r>
          <w:rPr>
            <w:webHidden/>
          </w:rPr>
          <w:tab/>
        </w:r>
        <w:r>
          <w:rPr>
            <w:webHidden/>
          </w:rPr>
          <w:fldChar w:fldCharType="begin"/>
        </w:r>
        <w:r>
          <w:rPr>
            <w:webHidden/>
          </w:rPr>
          <w:instrText xml:space="preserve"> PAGEREF _Toc484552582 \h </w:instrText>
        </w:r>
        <w:r>
          <w:rPr>
            <w:webHidden/>
          </w:rPr>
        </w:r>
        <w:r>
          <w:rPr>
            <w:webHidden/>
          </w:rPr>
          <w:fldChar w:fldCharType="separate"/>
        </w:r>
        <w:r>
          <w:rPr>
            <w:webHidden/>
          </w:rPr>
          <w:t>52</w:t>
        </w:r>
        <w:r>
          <w:rPr>
            <w:webHidden/>
          </w:rPr>
          <w:fldChar w:fldCharType="end"/>
        </w:r>
      </w:hyperlink>
    </w:p>
    <w:p w14:paraId="3B2554F1"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83" w:history="1">
        <w:r w:rsidRPr="00F51985">
          <w:rPr>
            <w:rStyle w:val="Hipervnculo"/>
          </w:rPr>
          <w:t>8.3.</w:t>
        </w:r>
        <w:r>
          <w:rPr>
            <w:rFonts w:asciiTheme="minorHAnsi" w:eastAsiaTheme="minorEastAsia" w:hAnsiTheme="minorHAnsi" w:cstheme="minorBidi"/>
            <w:smallCaps w:val="0"/>
            <w:sz w:val="24"/>
            <w:szCs w:val="24"/>
            <w:lang w:eastAsia="es-ES_tradnl"/>
          </w:rPr>
          <w:tab/>
        </w:r>
        <w:r w:rsidRPr="00F51985">
          <w:rPr>
            <w:rStyle w:val="Hipervnculo"/>
          </w:rPr>
          <w:t>Work Planification</w:t>
        </w:r>
        <w:r>
          <w:rPr>
            <w:webHidden/>
          </w:rPr>
          <w:tab/>
        </w:r>
        <w:r>
          <w:rPr>
            <w:webHidden/>
          </w:rPr>
          <w:fldChar w:fldCharType="begin"/>
        </w:r>
        <w:r>
          <w:rPr>
            <w:webHidden/>
          </w:rPr>
          <w:instrText xml:space="preserve"> PAGEREF _Toc484552583 \h </w:instrText>
        </w:r>
        <w:r>
          <w:rPr>
            <w:webHidden/>
          </w:rPr>
        </w:r>
        <w:r>
          <w:rPr>
            <w:webHidden/>
          </w:rPr>
          <w:fldChar w:fldCharType="separate"/>
        </w:r>
        <w:r>
          <w:rPr>
            <w:webHidden/>
          </w:rPr>
          <w:t>53</w:t>
        </w:r>
        <w:r>
          <w:rPr>
            <w:webHidden/>
          </w:rPr>
          <w:fldChar w:fldCharType="end"/>
        </w:r>
      </w:hyperlink>
    </w:p>
    <w:p w14:paraId="223862AA"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84" w:history="1">
        <w:r w:rsidRPr="00F51985">
          <w:rPr>
            <w:rStyle w:val="Hipervnculo"/>
          </w:rPr>
          <w:t>8.4.</w:t>
        </w:r>
        <w:r>
          <w:rPr>
            <w:rFonts w:asciiTheme="minorHAnsi" w:eastAsiaTheme="minorEastAsia" w:hAnsiTheme="minorHAnsi" w:cstheme="minorBidi"/>
            <w:smallCaps w:val="0"/>
            <w:sz w:val="24"/>
            <w:szCs w:val="24"/>
            <w:lang w:eastAsia="es-ES_tradnl"/>
          </w:rPr>
          <w:tab/>
        </w:r>
        <w:r w:rsidRPr="00F51985">
          <w:rPr>
            <w:rStyle w:val="Hipervnculo"/>
          </w:rPr>
          <w:t>Project Structure</w:t>
        </w:r>
        <w:r>
          <w:rPr>
            <w:webHidden/>
          </w:rPr>
          <w:tab/>
        </w:r>
        <w:r>
          <w:rPr>
            <w:webHidden/>
          </w:rPr>
          <w:fldChar w:fldCharType="begin"/>
        </w:r>
        <w:r>
          <w:rPr>
            <w:webHidden/>
          </w:rPr>
          <w:instrText xml:space="preserve"> PAGEREF _Toc484552584 \h </w:instrText>
        </w:r>
        <w:r>
          <w:rPr>
            <w:webHidden/>
          </w:rPr>
        </w:r>
        <w:r>
          <w:rPr>
            <w:webHidden/>
          </w:rPr>
          <w:fldChar w:fldCharType="separate"/>
        </w:r>
        <w:r>
          <w:rPr>
            <w:webHidden/>
          </w:rPr>
          <w:t>56</w:t>
        </w:r>
        <w:r>
          <w:rPr>
            <w:webHidden/>
          </w:rPr>
          <w:fldChar w:fldCharType="end"/>
        </w:r>
      </w:hyperlink>
    </w:p>
    <w:p w14:paraId="682DE7AD"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85" w:history="1">
        <w:r w:rsidRPr="00F51985">
          <w:rPr>
            <w:rStyle w:val="Hipervnculo"/>
          </w:rPr>
          <w:t>9.</w:t>
        </w:r>
        <w:r>
          <w:rPr>
            <w:rFonts w:asciiTheme="minorHAnsi" w:eastAsiaTheme="minorEastAsia" w:hAnsiTheme="minorHAnsi" w:cstheme="minorBidi"/>
            <w:b w:val="0"/>
            <w:caps w:val="0"/>
            <w:sz w:val="24"/>
            <w:szCs w:val="24"/>
            <w:lang w:eastAsia="es-ES_tradnl"/>
          </w:rPr>
          <w:tab/>
        </w:r>
        <w:r w:rsidRPr="00F51985">
          <w:rPr>
            <w:rStyle w:val="Hipervnculo"/>
          </w:rPr>
          <w:t>Conclusions and Future Work</w:t>
        </w:r>
        <w:r>
          <w:rPr>
            <w:webHidden/>
          </w:rPr>
          <w:tab/>
        </w:r>
        <w:r>
          <w:rPr>
            <w:webHidden/>
          </w:rPr>
          <w:fldChar w:fldCharType="begin"/>
        </w:r>
        <w:r>
          <w:rPr>
            <w:webHidden/>
          </w:rPr>
          <w:instrText xml:space="preserve"> PAGEREF _Toc484552585 \h </w:instrText>
        </w:r>
        <w:r>
          <w:rPr>
            <w:webHidden/>
          </w:rPr>
        </w:r>
        <w:r>
          <w:rPr>
            <w:webHidden/>
          </w:rPr>
          <w:fldChar w:fldCharType="separate"/>
        </w:r>
        <w:r>
          <w:rPr>
            <w:webHidden/>
          </w:rPr>
          <w:t>57</w:t>
        </w:r>
        <w:r>
          <w:rPr>
            <w:webHidden/>
          </w:rPr>
          <w:fldChar w:fldCharType="end"/>
        </w:r>
      </w:hyperlink>
    </w:p>
    <w:p w14:paraId="441DC278"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86" w:history="1">
        <w:r w:rsidRPr="00F51985">
          <w:rPr>
            <w:rStyle w:val="Hipervnculo"/>
          </w:rPr>
          <w:t>9.1.</w:t>
        </w:r>
        <w:r>
          <w:rPr>
            <w:rFonts w:asciiTheme="minorHAnsi" w:eastAsiaTheme="minorEastAsia" w:hAnsiTheme="minorHAnsi" w:cstheme="minorBidi"/>
            <w:smallCaps w:val="0"/>
            <w:sz w:val="24"/>
            <w:szCs w:val="24"/>
            <w:lang w:eastAsia="es-ES_tradnl"/>
          </w:rPr>
          <w:tab/>
        </w:r>
        <w:r w:rsidRPr="00F51985">
          <w:rPr>
            <w:rStyle w:val="Hipervnculo"/>
          </w:rPr>
          <w:t>Conclusions</w:t>
        </w:r>
        <w:r>
          <w:rPr>
            <w:webHidden/>
          </w:rPr>
          <w:tab/>
        </w:r>
        <w:r>
          <w:rPr>
            <w:webHidden/>
          </w:rPr>
          <w:fldChar w:fldCharType="begin"/>
        </w:r>
        <w:r>
          <w:rPr>
            <w:webHidden/>
          </w:rPr>
          <w:instrText xml:space="preserve"> PAGEREF _Toc484552586 \h </w:instrText>
        </w:r>
        <w:r>
          <w:rPr>
            <w:webHidden/>
          </w:rPr>
        </w:r>
        <w:r>
          <w:rPr>
            <w:webHidden/>
          </w:rPr>
          <w:fldChar w:fldCharType="separate"/>
        </w:r>
        <w:r>
          <w:rPr>
            <w:webHidden/>
          </w:rPr>
          <w:t>57</w:t>
        </w:r>
        <w:r>
          <w:rPr>
            <w:webHidden/>
          </w:rPr>
          <w:fldChar w:fldCharType="end"/>
        </w:r>
      </w:hyperlink>
    </w:p>
    <w:p w14:paraId="44BA61A4" w14:textId="77777777" w:rsidR="00303ADB" w:rsidRDefault="00303ADB">
      <w:pPr>
        <w:pStyle w:val="TDC2"/>
        <w:rPr>
          <w:rFonts w:asciiTheme="minorHAnsi" w:eastAsiaTheme="minorEastAsia" w:hAnsiTheme="minorHAnsi" w:cstheme="minorBidi"/>
          <w:smallCaps w:val="0"/>
          <w:sz w:val="24"/>
          <w:szCs w:val="24"/>
          <w:lang w:eastAsia="es-ES_tradnl"/>
        </w:rPr>
      </w:pPr>
      <w:hyperlink w:anchor="_Toc484552587" w:history="1">
        <w:r w:rsidRPr="00F51985">
          <w:rPr>
            <w:rStyle w:val="Hipervnculo"/>
          </w:rPr>
          <w:t>9.2.</w:t>
        </w:r>
        <w:r>
          <w:rPr>
            <w:rFonts w:asciiTheme="minorHAnsi" w:eastAsiaTheme="minorEastAsia" w:hAnsiTheme="minorHAnsi" w:cstheme="minorBidi"/>
            <w:smallCaps w:val="0"/>
            <w:sz w:val="24"/>
            <w:szCs w:val="24"/>
            <w:lang w:eastAsia="es-ES_tradnl"/>
          </w:rPr>
          <w:tab/>
        </w:r>
        <w:r w:rsidRPr="00F51985">
          <w:rPr>
            <w:rStyle w:val="Hipervnculo"/>
          </w:rPr>
          <w:t>Future Work</w:t>
        </w:r>
        <w:r>
          <w:rPr>
            <w:webHidden/>
          </w:rPr>
          <w:tab/>
        </w:r>
        <w:r>
          <w:rPr>
            <w:webHidden/>
          </w:rPr>
          <w:fldChar w:fldCharType="begin"/>
        </w:r>
        <w:r>
          <w:rPr>
            <w:webHidden/>
          </w:rPr>
          <w:instrText xml:space="preserve"> PAGEREF _Toc484552587 \h </w:instrText>
        </w:r>
        <w:r>
          <w:rPr>
            <w:webHidden/>
          </w:rPr>
        </w:r>
        <w:r>
          <w:rPr>
            <w:webHidden/>
          </w:rPr>
          <w:fldChar w:fldCharType="separate"/>
        </w:r>
        <w:r>
          <w:rPr>
            <w:webHidden/>
          </w:rPr>
          <w:t>58</w:t>
        </w:r>
        <w:r>
          <w:rPr>
            <w:webHidden/>
          </w:rPr>
          <w:fldChar w:fldCharType="end"/>
        </w:r>
      </w:hyperlink>
    </w:p>
    <w:p w14:paraId="3D40A792"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88" w:history="1">
        <w:r w:rsidRPr="00F51985">
          <w:rPr>
            <w:rStyle w:val="Hipervnculo"/>
          </w:rPr>
          <w:t>10.</w:t>
        </w:r>
        <w:r>
          <w:rPr>
            <w:rFonts w:asciiTheme="minorHAnsi" w:eastAsiaTheme="minorEastAsia" w:hAnsiTheme="minorHAnsi" w:cstheme="minorBidi"/>
            <w:b w:val="0"/>
            <w:caps w:val="0"/>
            <w:sz w:val="24"/>
            <w:szCs w:val="24"/>
            <w:lang w:eastAsia="es-ES_tradnl"/>
          </w:rPr>
          <w:tab/>
        </w:r>
        <w:r w:rsidRPr="00F51985">
          <w:rPr>
            <w:rStyle w:val="Hipervnculo"/>
          </w:rPr>
          <w:t>Conclusiones</w:t>
        </w:r>
        <w:r>
          <w:rPr>
            <w:webHidden/>
          </w:rPr>
          <w:tab/>
        </w:r>
        <w:r>
          <w:rPr>
            <w:webHidden/>
          </w:rPr>
          <w:fldChar w:fldCharType="begin"/>
        </w:r>
        <w:r>
          <w:rPr>
            <w:webHidden/>
          </w:rPr>
          <w:instrText xml:space="preserve"> PAGEREF _Toc484552588 \h </w:instrText>
        </w:r>
        <w:r>
          <w:rPr>
            <w:webHidden/>
          </w:rPr>
        </w:r>
        <w:r>
          <w:rPr>
            <w:webHidden/>
          </w:rPr>
          <w:fldChar w:fldCharType="separate"/>
        </w:r>
        <w:r>
          <w:rPr>
            <w:webHidden/>
          </w:rPr>
          <w:t>59</w:t>
        </w:r>
        <w:r>
          <w:rPr>
            <w:webHidden/>
          </w:rPr>
          <w:fldChar w:fldCharType="end"/>
        </w:r>
      </w:hyperlink>
    </w:p>
    <w:p w14:paraId="74696174" w14:textId="77777777" w:rsidR="00303ADB" w:rsidRDefault="00303ADB">
      <w:pPr>
        <w:pStyle w:val="TDC1"/>
        <w:rPr>
          <w:rFonts w:asciiTheme="minorHAnsi" w:eastAsiaTheme="minorEastAsia" w:hAnsiTheme="minorHAnsi" w:cstheme="minorBidi"/>
          <w:b w:val="0"/>
          <w:caps w:val="0"/>
          <w:sz w:val="24"/>
          <w:szCs w:val="24"/>
          <w:lang w:eastAsia="es-ES_tradnl"/>
        </w:rPr>
      </w:pPr>
      <w:hyperlink w:anchor="_Toc484552589" w:history="1">
        <w:r w:rsidRPr="00F51985">
          <w:rPr>
            <w:rStyle w:val="Hipervnculo"/>
          </w:rPr>
          <w:t>Bibliografía</w:t>
        </w:r>
        <w:r>
          <w:rPr>
            <w:webHidden/>
          </w:rPr>
          <w:tab/>
        </w:r>
        <w:r>
          <w:rPr>
            <w:webHidden/>
          </w:rPr>
          <w:fldChar w:fldCharType="begin"/>
        </w:r>
        <w:r>
          <w:rPr>
            <w:webHidden/>
          </w:rPr>
          <w:instrText xml:space="preserve"> PAGEREF _Toc484552589 \h </w:instrText>
        </w:r>
        <w:r>
          <w:rPr>
            <w:webHidden/>
          </w:rPr>
        </w:r>
        <w:r>
          <w:rPr>
            <w:webHidden/>
          </w:rPr>
          <w:fldChar w:fldCharType="separate"/>
        </w:r>
        <w:r>
          <w:rPr>
            <w:webHidden/>
          </w:rPr>
          <w:t>60</w:t>
        </w:r>
        <w:r>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3AE28626" w14:textId="77777777" w:rsidR="00303ADB"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552590" w:history="1">
        <w:r w:rsidR="00303ADB" w:rsidRPr="00B23E32">
          <w:rPr>
            <w:rStyle w:val="Hipervnculo"/>
            <w:noProof/>
          </w:rPr>
          <w:t>Figura 1.1: Foto captada por la NASA que deja ver una silueta humana en el planeta Marte.</w:t>
        </w:r>
        <w:r w:rsidR="00303ADB">
          <w:rPr>
            <w:noProof/>
            <w:webHidden/>
          </w:rPr>
          <w:tab/>
        </w:r>
        <w:r w:rsidR="00303ADB">
          <w:rPr>
            <w:noProof/>
            <w:webHidden/>
          </w:rPr>
          <w:fldChar w:fldCharType="begin"/>
        </w:r>
        <w:r w:rsidR="00303ADB">
          <w:rPr>
            <w:noProof/>
            <w:webHidden/>
          </w:rPr>
          <w:instrText xml:space="preserve"> PAGEREF _Toc484552590 \h </w:instrText>
        </w:r>
        <w:r w:rsidR="00303ADB">
          <w:rPr>
            <w:noProof/>
            <w:webHidden/>
          </w:rPr>
        </w:r>
        <w:r w:rsidR="00303ADB">
          <w:rPr>
            <w:noProof/>
            <w:webHidden/>
          </w:rPr>
          <w:fldChar w:fldCharType="separate"/>
        </w:r>
        <w:r w:rsidR="00303ADB">
          <w:rPr>
            <w:noProof/>
            <w:webHidden/>
          </w:rPr>
          <w:t>1</w:t>
        </w:r>
        <w:r w:rsidR="00303ADB">
          <w:rPr>
            <w:noProof/>
            <w:webHidden/>
          </w:rPr>
          <w:fldChar w:fldCharType="end"/>
        </w:r>
      </w:hyperlink>
    </w:p>
    <w:p w14:paraId="1F4126EA"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1" w:history="1">
        <w:r w:rsidRPr="00B23E32">
          <w:rPr>
            <w:rStyle w:val="Hipervnculo"/>
            <w:noProof/>
          </w:rPr>
          <w:t>Figura 1.2: Lenin y Trotsky</w:t>
        </w:r>
        <w:r>
          <w:rPr>
            <w:noProof/>
            <w:webHidden/>
          </w:rPr>
          <w:tab/>
        </w:r>
        <w:r>
          <w:rPr>
            <w:noProof/>
            <w:webHidden/>
          </w:rPr>
          <w:fldChar w:fldCharType="begin"/>
        </w:r>
        <w:r>
          <w:rPr>
            <w:noProof/>
            <w:webHidden/>
          </w:rPr>
          <w:instrText xml:space="preserve"> PAGEREF _Toc484552591 \h </w:instrText>
        </w:r>
        <w:r>
          <w:rPr>
            <w:noProof/>
            <w:webHidden/>
          </w:rPr>
        </w:r>
        <w:r>
          <w:rPr>
            <w:noProof/>
            <w:webHidden/>
          </w:rPr>
          <w:fldChar w:fldCharType="separate"/>
        </w:r>
        <w:r>
          <w:rPr>
            <w:noProof/>
            <w:webHidden/>
          </w:rPr>
          <w:t>3</w:t>
        </w:r>
        <w:r>
          <w:rPr>
            <w:noProof/>
            <w:webHidden/>
          </w:rPr>
          <w:fldChar w:fldCharType="end"/>
        </w:r>
      </w:hyperlink>
    </w:p>
    <w:p w14:paraId="217EA0F2"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2" w:history="1">
        <w:r w:rsidRPr="00B23E32">
          <w:rPr>
            <w:rStyle w:val="Hipervnculo"/>
            <w:noProof/>
          </w:rPr>
          <w:t>Figura 1.3: Ejemplo de manipulación de imágenes con objetivo de ocultar contenido.</w:t>
        </w:r>
        <w:r>
          <w:rPr>
            <w:noProof/>
            <w:webHidden/>
          </w:rPr>
          <w:tab/>
        </w:r>
        <w:r>
          <w:rPr>
            <w:noProof/>
            <w:webHidden/>
          </w:rPr>
          <w:fldChar w:fldCharType="begin"/>
        </w:r>
        <w:r>
          <w:rPr>
            <w:noProof/>
            <w:webHidden/>
          </w:rPr>
          <w:instrText xml:space="preserve"> PAGEREF _Toc484552592 \h </w:instrText>
        </w:r>
        <w:r>
          <w:rPr>
            <w:noProof/>
            <w:webHidden/>
          </w:rPr>
        </w:r>
        <w:r>
          <w:rPr>
            <w:noProof/>
            <w:webHidden/>
          </w:rPr>
          <w:fldChar w:fldCharType="separate"/>
        </w:r>
        <w:r>
          <w:rPr>
            <w:noProof/>
            <w:webHidden/>
          </w:rPr>
          <w:t>3</w:t>
        </w:r>
        <w:r>
          <w:rPr>
            <w:noProof/>
            <w:webHidden/>
          </w:rPr>
          <w:fldChar w:fldCharType="end"/>
        </w:r>
      </w:hyperlink>
    </w:p>
    <w:p w14:paraId="11F137C3"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3" w:history="1">
        <w:r w:rsidRPr="00B23E32">
          <w:rPr>
            <w:rStyle w:val="Hipervnculo"/>
            <w:noProof/>
          </w:rPr>
          <w:t xml:space="preserve">Figura 1.4: </w:t>
        </w:r>
        <w:r w:rsidRPr="00B23E32">
          <w:rPr>
            <w:rStyle w:val="Hipervnculo"/>
            <w:iCs/>
            <w:noProof/>
          </w:rPr>
          <w:t>Ejemplo de empalme de imágenes.</w:t>
        </w:r>
        <w:r>
          <w:rPr>
            <w:noProof/>
            <w:webHidden/>
          </w:rPr>
          <w:tab/>
        </w:r>
        <w:r>
          <w:rPr>
            <w:noProof/>
            <w:webHidden/>
          </w:rPr>
          <w:fldChar w:fldCharType="begin"/>
        </w:r>
        <w:r>
          <w:rPr>
            <w:noProof/>
            <w:webHidden/>
          </w:rPr>
          <w:instrText xml:space="preserve"> PAGEREF _Toc484552593 \h </w:instrText>
        </w:r>
        <w:r>
          <w:rPr>
            <w:noProof/>
            <w:webHidden/>
          </w:rPr>
        </w:r>
        <w:r>
          <w:rPr>
            <w:noProof/>
            <w:webHidden/>
          </w:rPr>
          <w:fldChar w:fldCharType="separate"/>
        </w:r>
        <w:r>
          <w:rPr>
            <w:noProof/>
            <w:webHidden/>
          </w:rPr>
          <w:t>4</w:t>
        </w:r>
        <w:r>
          <w:rPr>
            <w:noProof/>
            <w:webHidden/>
          </w:rPr>
          <w:fldChar w:fldCharType="end"/>
        </w:r>
      </w:hyperlink>
    </w:p>
    <w:p w14:paraId="6DF4F121"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4" w:history="1">
        <w:r w:rsidRPr="00B23E32">
          <w:rPr>
            <w:rStyle w:val="Hipervnculo"/>
            <w:noProof/>
          </w:rPr>
          <w:t>Figura 1.5: Diagrama de Gantt de la planificación del proyecto</w:t>
        </w:r>
        <w:r>
          <w:rPr>
            <w:noProof/>
            <w:webHidden/>
          </w:rPr>
          <w:tab/>
        </w:r>
        <w:r>
          <w:rPr>
            <w:noProof/>
            <w:webHidden/>
          </w:rPr>
          <w:fldChar w:fldCharType="begin"/>
        </w:r>
        <w:r>
          <w:rPr>
            <w:noProof/>
            <w:webHidden/>
          </w:rPr>
          <w:instrText xml:space="preserve"> PAGEREF _Toc484552594 \h </w:instrText>
        </w:r>
        <w:r>
          <w:rPr>
            <w:noProof/>
            <w:webHidden/>
          </w:rPr>
        </w:r>
        <w:r>
          <w:rPr>
            <w:noProof/>
            <w:webHidden/>
          </w:rPr>
          <w:fldChar w:fldCharType="separate"/>
        </w:r>
        <w:r>
          <w:rPr>
            <w:noProof/>
            <w:webHidden/>
          </w:rPr>
          <w:t>8</w:t>
        </w:r>
        <w:r>
          <w:rPr>
            <w:noProof/>
            <w:webHidden/>
          </w:rPr>
          <w:fldChar w:fldCharType="end"/>
        </w:r>
      </w:hyperlink>
    </w:p>
    <w:p w14:paraId="68D36F27"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5" w:history="1">
        <w:r w:rsidRPr="00B23E32">
          <w:rPr>
            <w:rStyle w:val="Hipervnculo"/>
            <w:noProof/>
          </w:rPr>
          <w:t>Figura 3.1: Primera imagen falsificada</w:t>
        </w:r>
        <w:r>
          <w:rPr>
            <w:noProof/>
            <w:webHidden/>
          </w:rPr>
          <w:tab/>
        </w:r>
        <w:r>
          <w:rPr>
            <w:noProof/>
            <w:webHidden/>
          </w:rPr>
          <w:fldChar w:fldCharType="begin"/>
        </w:r>
        <w:r>
          <w:rPr>
            <w:noProof/>
            <w:webHidden/>
          </w:rPr>
          <w:instrText xml:space="preserve"> PAGEREF _Toc484552595 \h </w:instrText>
        </w:r>
        <w:r>
          <w:rPr>
            <w:noProof/>
            <w:webHidden/>
          </w:rPr>
        </w:r>
        <w:r>
          <w:rPr>
            <w:noProof/>
            <w:webHidden/>
          </w:rPr>
          <w:fldChar w:fldCharType="separate"/>
        </w:r>
        <w:r>
          <w:rPr>
            <w:noProof/>
            <w:webHidden/>
          </w:rPr>
          <w:t>21</w:t>
        </w:r>
        <w:r>
          <w:rPr>
            <w:noProof/>
            <w:webHidden/>
          </w:rPr>
          <w:fldChar w:fldCharType="end"/>
        </w:r>
      </w:hyperlink>
    </w:p>
    <w:p w14:paraId="125C283A"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6" w:history="1">
        <w:r w:rsidRPr="00B23E32">
          <w:rPr>
            <w:rStyle w:val="Hipervnculo"/>
            <w:noProof/>
          </w:rPr>
          <w:t>Figura 3.2: Imagen (a) representa una falsificación mediante la técnica del empalme de imágenes, entre las imágenes (b) y (c</w:t>
        </w:r>
        <w:r w:rsidRPr="00B23E32">
          <w:rPr>
            <w:rStyle w:val="Hipervnculo"/>
            <w:iCs/>
            <w:noProof/>
          </w:rPr>
          <w:t>)</w:t>
        </w:r>
        <w:r w:rsidRPr="00B23E32">
          <w:rPr>
            <w:rStyle w:val="Hipervnculo"/>
            <w:i/>
            <w:iCs/>
            <w:noProof/>
          </w:rPr>
          <w:t>.</w:t>
        </w:r>
        <w:r>
          <w:rPr>
            <w:noProof/>
            <w:webHidden/>
          </w:rPr>
          <w:tab/>
        </w:r>
        <w:r>
          <w:rPr>
            <w:noProof/>
            <w:webHidden/>
          </w:rPr>
          <w:fldChar w:fldCharType="begin"/>
        </w:r>
        <w:r>
          <w:rPr>
            <w:noProof/>
            <w:webHidden/>
          </w:rPr>
          <w:instrText xml:space="preserve"> PAGEREF _Toc484552596 \h </w:instrText>
        </w:r>
        <w:r>
          <w:rPr>
            <w:noProof/>
            <w:webHidden/>
          </w:rPr>
        </w:r>
        <w:r>
          <w:rPr>
            <w:noProof/>
            <w:webHidden/>
          </w:rPr>
          <w:fldChar w:fldCharType="separate"/>
        </w:r>
        <w:r>
          <w:rPr>
            <w:noProof/>
            <w:webHidden/>
          </w:rPr>
          <w:t>22</w:t>
        </w:r>
        <w:r>
          <w:rPr>
            <w:noProof/>
            <w:webHidden/>
          </w:rPr>
          <w:fldChar w:fldCharType="end"/>
        </w:r>
      </w:hyperlink>
    </w:p>
    <w:p w14:paraId="747FF29D"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7" w:history="1">
        <w:r w:rsidRPr="00B23E32">
          <w:rPr>
            <w:rStyle w:val="Hipervnculo"/>
            <w:noProof/>
          </w:rPr>
          <w:t>Figura 3.3: Ejemplo de retoque de imágenes (1).</w:t>
        </w:r>
        <w:r>
          <w:rPr>
            <w:noProof/>
            <w:webHidden/>
          </w:rPr>
          <w:tab/>
        </w:r>
        <w:r>
          <w:rPr>
            <w:noProof/>
            <w:webHidden/>
          </w:rPr>
          <w:fldChar w:fldCharType="begin"/>
        </w:r>
        <w:r>
          <w:rPr>
            <w:noProof/>
            <w:webHidden/>
          </w:rPr>
          <w:instrText xml:space="preserve"> PAGEREF _Toc484552597 \h </w:instrText>
        </w:r>
        <w:r>
          <w:rPr>
            <w:noProof/>
            <w:webHidden/>
          </w:rPr>
        </w:r>
        <w:r>
          <w:rPr>
            <w:noProof/>
            <w:webHidden/>
          </w:rPr>
          <w:fldChar w:fldCharType="separate"/>
        </w:r>
        <w:r>
          <w:rPr>
            <w:noProof/>
            <w:webHidden/>
          </w:rPr>
          <w:t>24</w:t>
        </w:r>
        <w:r>
          <w:rPr>
            <w:noProof/>
            <w:webHidden/>
          </w:rPr>
          <w:fldChar w:fldCharType="end"/>
        </w:r>
      </w:hyperlink>
    </w:p>
    <w:p w14:paraId="6B8B5E0E"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8" w:history="1">
        <w:r w:rsidRPr="00B23E32">
          <w:rPr>
            <w:rStyle w:val="Hipervnculo"/>
            <w:noProof/>
          </w:rPr>
          <w:t>Figura 3.4: Ejemplo de retoque de imágenes (2).</w:t>
        </w:r>
        <w:r>
          <w:rPr>
            <w:noProof/>
            <w:webHidden/>
          </w:rPr>
          <w:tab/>
        </w:r>
        <w:r>
          <w:rPr>
            <w:noProof/>
            <w:webHidden/>
          </w:rPr>
          <w:fldChar w:fldCharType="begin"/>
        </w:r>
        <w:r>
          <w:rPr>
            <w:noProof/>
            <w:webHidden/>
          </w:rPr>
          <w:instrText xml:space="preserve"> PAGEREF _Toc484552598 \h </w:instrText>
        </w:r>
        <w:r>
          <w:rPr>
            <w:noProof/>
            <w:webHidden/>
          </w:rPr>
        </w:r>
        <w:r>
          <w:rPr>
            <w:noProof/>
            <w:webHidden/>
          </w:rPr>
          <w:fldChar w:fldCharType="separate"/>
        </w:r>
        <w:r>
          <w:rPr>
            <w:noProof/>
            <w:webHidden/>
          </w:rPr>
          <w:t>25</w:t>
        </w:r>
        <w:r>
          <w:rPr>
            <w:noProof/>
            <w:webHidden/>
          </w:rPr>
          <w:fldChar w:fldCharType="end"/>
        </w:r>
      </w:hyperlink>
    </w:p>
    <w:p w14:paraId="5CA42403"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599" w:history="1">
        <w:r w:rsidRPr="00B23E32">
          <w:rPr>
            <w:rStyle w:val="Hipervnculo"/>
            <w:noProof/>
          </w:rPr>
          <w:t>Figura 3.5: Ejemplo de duplicación por técnica de copia-pega.</w:t>
        </w:r>
        <w:r>
          <w:rPr>
            <w:noProof/>
            <w:webHidden/>
          </w:rPr>
          <w:tab/>
        </w:r>
        <w:r>
          <w:rPr>
            <w:noProof/>
            <w:webHidden/>
          </w:rPr>
          <w:fldChar w:fldCharType="begin"/>
        </w:r>
        <w:r>
          <w:rPr>
            <w:noProof/>
            <w:webHidden/>
          </w:rPr>
          <w:instrText xml:space="preserve"> PAGEREF _Toc484552599 \h </w:instrText>
        </w:r>
        <w:r>
          <w:rPr>
            <w:noProof/>
            <w:webHidden/>
          </w:rPr>
        </w:r>
        <w:r>
          <w:rPr>
            <w:noProof/>
            <w:webHidden/>
          </w:rPr>
          <w:fldChar w:fldCharType="separate"/>
        </w:r>
        <w:r>
          <w:rPr>
            <w:noProof/>
            <w:webHidden/>
          </w:rPr>
          <w:t>26</w:t>
        </w:r>
        <w:r>
          <w:rPr>
            <w:noProof/>
            <w:webHidden/>
          </w:rPr>
          <w:fldChar w:fldCharType="end"/>
        </w:r>
      </w:hyperlink>
    </w:p>
    <w:p w14:paraId="20067AB5"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0" w:history="1">
        <w:r w:rsidRPr="00B23E32">
          <w:rPr>
            <w:rStyle w:val="Hipervnculo"/>
            <w:noProof/>
          </w:rPr>
          <w:t>Figura 3.6: Ejemplo de ocultación de información mediante copia-pega</w:t>
        </w:r>
        <w:r>
          <w:rPr>
            <w:noProof/>
            <w:webHidden/>
          </w:rPr>
          <w:tab/>
        </w:r>
        <w:r>
          <w:rPr>
            <w:noProof/>
            <w:webHidden/>
          </w:rPr>
          <w:fldChar w:fldCharType="begin"/>
        </w:r>
        <w:r>
          <w:rPr>
            <w:noProof/>
            <w:webHidden/>
          </w:rPr>
          <w:instrText xml:space="preserve"> PAGEREF _Toc484552600 \h </w:instrText>
        </w:r>
        <w:r>
          <w:rPr>
            <w:noProof/>
            <w:webHidden/>
          </w:rPr>
        </w:r>
        <w:r>
          <w:rPr>
            <w:noProof/>
            <w:webHidden/>
          </w:rPr>
          <w:fldChar w:fldCharType="separate"/>
        </w:r>
        <w:r>
          <w:rPr>
            <w:noProof/>
            <w:webHidden/>
          </w:rPr>
          <w:t>27</w:t>
        </w:r>
        <w:r>
          <w:rPr>
            <w:noProof/>
            <w:webHidden/>
          </w:rPr>
          <w:fldChar w:fldCharType="end"/>
        </w:r>
      </w:hyperlink>
    </w:p>
    <w:p w14:paraId="339E2FA5"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1" w:history="1">
        <w:r w:rsidRPr="00B23E32">
          <w:rPr>
            <w:rStyle w:val="Hipervnculo"/>
            <w:noProof/>
          </w:rPr>
          <w:t>Figura 3.7: Ejemplo de empalme de imágenes obtenidas del Dataset CASIA TIDE V2.0, la (c) se ha obtenido mediante empalme de (a) y (b).</w:t>
        </w:r>
        <w:r>
          <w:rPr>
            <w:noProof/>
            <w:webHidden/>
          </w:rPr>
          <w:tab/>
        </w:r>
        <w:r>
          <w:rPr>
            <w:noProof/>
            <w:webHidden/>
          </w:rPr>
          <w:fldChar w:fldCharType="begin"/>
        </w:r>
        <w:r>
          <w:rPr>
            <w:noProof/>
            <w:webHidden/>
          </w:rPr>
          <w:instrText xml:space="preserve"> PAGEREF _Toc484552601 \h </w:instrText>
        </w:r>
        <w:r>
          <w:rPr>
            <w:noProof/>
            <w:webHidden/>
          </w:rPr>
        </w:r>
        <w:r>
          <w:rPr>
            <w:noProof/>
            <w:webHidden/>
          </w:rPr>
          <w:fldChar w:fldCharType="separate"/>
        </w:r>
        <w:r>
          <w:rPr>
            <w:noProof/>
            <w:webHidden/>
          </w:rPr>
          <w:t>28</w:t>
        </w:r>
        <w:r>
          <w:rPr>
            <w:noProof/>
            <w:webHidden/>
          </w:rPr>
          <w:fldChar w:fldCharType="end"/>
        </w:r>
      </w:hyperlink>
    </w:p>
    <w:p w14:paraId="5696A821"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2" w:history="1">
        <w:r w:rsidRPr="00B23E32">
          <w:rPr>
            <w:rStyle w:val="Hipervnculo"/>
            <w:noProof/>
          </w:rPr>
          <w:t>Figura 4.1: Taxonomía de métodos de identificación de edición de imágenes digitales.</w:t>
        </w:r>
        <w:r>
          <w:rPr>
            <w:noProof/>
            <w:webHidden/>
          </w:rPr>
          <w:tab/>
        </w:r>
        <w:r>
          <w:rPr>
            <w:noProof/>
            <w:webHidden/>
          </w:rPr>
          <w:fldChar w:fldCharType="begin"/>
        </w:r>
        <w:r>
          <w:rPr>
            <w:noProof/>
            <w:webHidden/>
          </w:rPr>
          <w:instrText xml:space="preserve"> PAGEREF _Toc484552602 \h </w:instrText>
        </w:r>
        <w:r>
          <w:rPr>
            <w:noProof/>
            <w:webHidden/>
          </w:rPr>
        </w:r>
        <w:r>
          <w:rPr>
            <w:noProof/>
            <w:webHidden/>
          </w:rPr>
          <w:fldChar w:fldCharType="separate"/>
        </w:r>
        <w:r>
          <w:rPr>
            <w:noProof/>
            <w:webHidden/>
          </w:rPr>
          <w:t>32</w:t>
        </w:r>
        <w:r>
          <w:rPr>
            <w:noProof/>
            <w:webHidden/>
          </w:rPr>
          <w:fldChar w:fldCharType="end"/>
        </w:r>
      </w:hyperlink>
    </w:p>
    <w:p w14:paraId="6CBCD5FF"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3" w:history="1">
        <w:r w:rsidRPr="00B23E32">
          <w:rPr>
            <w:rStyle w:val="Hipervnculo"/>
            <w:noProof/>
          </w:rPr>
          <w:t>Figura 4.2: Gráfico de publicaciones de los últimos años.</w:t>
        </w:r>
        <w:r>
          <w:rPr>
            <w:noProof/>
            <w:webHidden/>
          </w:rPr>
          <w:tab/>
        </w:r>
        <w:r>
          <w:rPr>
            <w:noProof/>
            <w:webHidden/>
          </w:rPr>
          <w:fldChar w:fldCharType="begin"/>
        </w:r>
        <w:r>
          <w:rPr>
            <w:noProof/>
            <w:webHidden/>
          </w:rPr>
          <w:instrText xml:space="preserve"> PAGEREF _Toc484552603 \h </w:instrText>
        </w:r>
        <w:r>
          <w:rPr>
            <w:noProof/>
            <w:webHidden/>
          </w:rPr>
        </w:r>
        <w:r>
          <w:rPr>
            <w:noProof/>
            <w:webHidden/>
          </w:rPr>
          <w:fldChar w:fldCharType="separate"/>
        </w:r>
        <w:r>
          <w:rPr>
            <w:noProof/>
            <w:webHidden/>
          </w:rPr>
          <w:t>32</w:t>
        </w:r>
        <w:r>
          <w:rPr>
            <w:noProof/>
            <w:webHidden/>
          </w:rPr>
          <w:fldChar w:fldCharType="end"/>
        </w:r>
      </w:hyperlink>
    </w:p>
    <w:p w14:paraId="236A99F0"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4" w:history="1">
        <w:r w:rsidRPr="00B23E32">
          <w:rPr>
            <w:rStyle w:val="Hipervnculo"/>
            <w:noProof/>
          </w:rPr>
          <w:t>Figura 4.3: Imágenes resultantes de aplicar el algoritmo SIFT.</w:t>
        </w:r>
        <w:r>
          <w:rPr>
            <w:noProof/>
            <w:webHidden/>
          </w:rPr>
          <w:tab/>
        </w:r>
        <w:r>
          <w:rPr>
            <w:noProof/>
            <w:webHidden/>
          </w:rPr>
          <w:fldChar w:fldCharType="begin"/>
        </w:r>
        <w:r>
          <w:rPr>
            <w:noProof/>
            <w:webHidden/>
          </w:rPr>
          <w:instrText xml:space="preserve"> PAGEREF _Toc484552604 \h </w:instrText>
        </w:r>
        <w:r>
          <w:rPr>
            <w:noProof/>
            <w:webHidden/>
          </w:rPr>
        </w:r>
        <w:r>
          <w:rPr>
            <w:noProof/>
            <w:webHidden/>
          </w:rPr>
          <w:fldChar w:fldCharType="separate"/>
        </w:r>
        <w:r>
          <w:rPr>
            <w:noProof/>
            <w:webHidden/>
          </w:rPr>
          <w:t>34</w:t>
        </w:r>
        <w:r>
          <w:rPr>
            <w:noProof/>
            <w:webHidden/>
          </w:rPr>
          <w:fldChar w:fldCharType="end"/>
        </w:r>
      </w:hyperlink>
    </w:p>
    <w:p w14:paraId="4BA0613B"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5" w:history="1">
        <w:r w:rsidRPr="00B23E32">
          <w:rPr>
            <w:rStyle w:val="Hipervnculo"/>
            <w:noProof/>
          </w:rPr>
          <w:t>Figura 4.4: Ejemplo de fase de entrenamiento.</w:t>
        </w:r>
        <w:r>
          <w:rPr>
            <w:noProof/>
            <w:webHidden/>
          </w:rPr>
          <w:tab/>
        </w:r>
        <w:r>
          <w:rPr>
            <w:noProof/>
            <w:webHidden/>
          </w:rPr>
          <w:fldChar w:fldCharType="begin"/>
        </w:r>
        <w:r>
          <w:rPr>
            <w:noProof/>
            <w:webHidden/>
          </w:rPr>
          <w:instrText xml:space="preserve"> PAGEREF _Toc484552605 \h </w:instrText>
        </w:r>
        <w:r>
          <w:rPr>
            <w:noProof/>
            <w:webHidden/>
          </w:rPr>
        </w:r>
        <w:r>
          <w:rPr>
            <w:noProof/>
            <w:webHidden/>
          </w:rPr>
          <w:fldChar w:fldCharType="separate"/>
        </w:r>
        <w:r>
          <w:rPr>
            <w:noProof/>
            <w:webHidden/>
          </w:rPr>
          <w:t>37</w:t>
        </w:r>
        <w:r>
          <w:rPr>
            <w:noProof/>
            <w:webHidden/>
          </w:rPr>
          <w:fldChar w:fldCharType="end"/>
        </w:r>
      </w:hyperlink>
    </w:p>
    <w:p w14:paraId="62BEF47D"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6" w:history="1">
        <w:r w:rsidRPr="00B23E32">
          <w:rPr>
            <w:rStyle w:val="Hipervnculo"/>
            <w:noProof/>
          </w:rPr>
          <w:t>Figura 4.5: Ejemplo de fase de predicción.</w:t>
        </w:r>
        <w:r>
          <w:rPr>
            <w:noProof/>
            <w:webHidden/>
          </w:rPr>
          <w:tab/>
        </w:r>
        <w:r>
          <w:rPr>
            <w:noProof/>
            <w:webHidden/>
          </w:rPr>
          <w:fldChar w:fldCharType="begin"/>
        </w:r>
        <w:r>
          <w:rPr>
            <w:noProof/>
            <w:webHidden/>
          </w:rPr>
          <w:instrText xml:space="preserve"> PAGEREF _Toc484552606 \h </w:instrText>
        </w:r>
        <w:r>
          <w:rPr>
            <w:noProof/>
            <w:webHidden/>
          </w:rPr>
        </w:r>
        <w:r>
          <w:rPr>
            <w:noProof/>
            <w:webHidden/>
          </w:rPr>
          <w:fldChar w:fldCharType="separate"/>
        </w:r>
        <w:r>
          <w:rPr>
            <w:noProof/>
            <w:webHidden/>
          </w:rPr>
          <w:t>37</w:t>
        </w:r>
        <w:r>
          <w:rPr>
            <w:noProof/>
            <w:webHidden/>
          </w:rPr>
          <w:fldChar w:fldCharType="end"/>
        </w:r>
      </w:hyperlink>
    </w:p>
    <w:p w14:paraId="52B65A5E" w14:textId="77777777" w:rsidR="00303ADB" w:rsidRDefault="00303ADB">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52607" w:history="1">
        <w:r w:rsidRPr="00B23E32">
          <w:rPr>
            <w:rStyle w:val="Hipervnculo"/>
            <w:noProof/>
          </w:rPr>
          <w:t>Figura 5.1: Ejemplo conversión a LBP.</w:t>
        </w:r>
        <w:r>
          <w:rPr>
            <w:noProof/>
            <w:webHidden/>
          </w:rPr>
          <w:tab/>
        </w:r>
        <w:r>
          <w:rPr>
            <w:noProof/>
            <w:webHidden/>
          </w:rPr>
          <w:fldChar w:fldCharType="begin"/>
        </w:r>
        <w:r>
          <w:rPr>
            <w:noProof/>
            <w:webHidden/>
          </w:rPr>
          <w:instrText xml:space="preserve"> PAGEREF _Toc484552607 \h </w:instrText>
        </w:r>
        <w:r>
          <w:rPr>
            <w:noProof/>
            <w:webHidden/>
          </w:rPr>
        </w:r>
        <w:r>
          <w:rPr>
            <w:noProof/>
            <w:webHidden/>
          </w:rPr>
          <w:fldChar w:fldCharType="separate"/>
        </w:r>
        <w:r>
          <w:rPr>
            <w:noProof/>
            <w:webHidden/>
          </w:rPr>
          <w:t>42</w:t>
        </w:r>
        <w:r>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552547"/>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358848242"/>
      <w:bookmarkStart w:id="13" w:name="_Toc484552548"/>
      <w:r w:rsidRPr="00CB2385">
        <w:rPr>
          <w:sz w:val="30"/>
          <w:szCs w:val="28"/>
        </w:rPr>
        <w:t>Motivación</w:t>
      </w:r>
      <w:bookmarkEnd w:id="13"/>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552590"/>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552591"/>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7777777" w:rsidR="001A3E14" w:rsidRPr="00550772" w:rsidRDefault="001A3E14" w:rsidP="001A3E14">
      <w:pPr>
        <w:tabs>
          <w:tab w:val="left" w:pos="2336"/>
          <w:tab w:val="center" w:pos="5422"/>
        </w:tabs>
        <w:ind w:left="2340"/>
        <w:jc w:val="both"/>
        <w:rPr>
          <w:rStyle w:val="nfasis"/>
          <w:rFonts w:ascii="Book Antiqua" w:hAnsi="Book Antiqua"/>
          <w:i w:val="0"/>
          <w:sz w:val="20"/>
        </w:rPr>
      </w:pPr>
      <w:r w:rsidRPr="00330F3A">
        <w:rPr>
          <w:rStyle w:val="nfasis"/>
          <w:rFonts w:ascii="Book Antiqua" w:hAnsi="Book Antiqua"/>
          <w:i w:val="0"/>
          <w:sz w:val="20"/>
        </w:rPr>
        <w:t>(a)</w:t>
      </w:r>
      <w:r w:rsidRPr="00550772">
        <w:rPr>
          <w:rStyle w:val="nfasis"/>
          <w:rFonts w:ascii="Book Antiqua" w:hAnsi="Book Antiqua"/>
          <w:sz w:val="20"/>
        </w:rPr>
        <w:tab/>
      </w:r>
      <w:r w:rsidRPr="00330F3A">
        <w:rPr>
          <w:rStyle w:val="nfasis"/>
          <w:rFonts w:ascii="Book Antiqua" w:hAnsi="Book Antiqua"/>
          <w:i w:val="0"/>
          <w:sz w:val="20"/>
        </w:rPr>
        <w:t>(b)</w:t>
      </w:r>
    </w:p>
    <w:p w14:paraId="7FD649A8" w14:textId="59ED14A8" w:rsidR="001A3E14" w:rsidRPr="004D04DE" w:rsidRDefault="00F76A40" w:rsidP="004D04DE">
      <w:pPr>
        <w:pStyle w:val="Figprot"/>
      </w:pPr>
      <w:bookmarkStart w:id="16" w:name="_Toc484552592"/>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552593"/>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crecimiento exponencial que experimenta la tecnología y los poderosos algoritmos de manipulación de imágenes, incluyendo software como Photoshop, Corel Draw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552549"/>
      <w:bookmarkEnd w:id="12"/>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552550"/>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0.35pt" o:ole="">
            <v:imagedata r:id="rId32" o:title=""/>
          </v:shape>
          <o:OLEObject Type="Embed" ProgID="Photoshop.Image.11" ShapeID="_x0000_i1025" DrawAspect="Content" ObjectID="_1558298520"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552594"/>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552551"/>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552552"/>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552553"/>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552554"/>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d</w:t>
      </w:r>
      <w:r w:rsidRPr="00F21DF0">
        <w:rPr>
          <w:iCs/>
        </w:rPr>
        <w:t>ef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552555"/>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552556"/>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552557"/>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552558"/>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552559"/>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11C9CD95"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042A2C">
        <w:rPr>
          <w:rFonts w:cs="Times"/>
        </w:rPr>
        <w:t xml:space="preserve"> </w:t>
      </w:r>
      <w:r w:rsidR="00042A2C">
        <w:rPr>
          <w:rFonts w:cs="Times"/>
        </w:rPr>
        <w:fldChar w:fldCharType="begin"/>
      </w:r>
      <w:r w:rsidR="00042A2C">
        <w:rPr>
          <w:rFonts w:cs="Times"/>
        </w:rPr>
        <w:instrText xml:space="preserve"> ADDIN ZOTERO_ITEM CSL_CITATION {"citationID":"a2km088g6pi","properties":{"formattedCitation":"[24]","plainCitation":"[24]"},"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w:instrText>
      </w:r>
      <w:r w:rsidR="00042A2C">
        <w:rPr>
          <w:rFonts w:cs="Times"/>
        </w:rPr>
        <w:fldChar w:fldCharType="separate"/>
      </w:r>
      <w:r w:rsidR="00042A2C">
        <w:rPr>
          <w:rFonts w:cs="Times"/>
          <w:noProof/>
        </w:rPr>
        <w:t>[24]</w:t>
      </w:r>
      <w:r w:rsidR="00042A2C">
        <w:rPr>
          <w:rFonts w:cs="Times"/>
        </w:rPr>
        <w:fldChar w:fldCharType="end"/>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042A2C">
        <w:rPr>
          <w:rFonts w:cs="Times"/>
        </w:rPr>
        <w:instrText xml:space="preserve"> ADDIN ZOTERO_ITEM CSL_CITATION {"citationID":"a1a5c9p3rql","properties":{"formattedCitation":"[25]","plainCitation":"[25]"},"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042A2C">
        <w:rPr>
          <w:rFonts w:cs="Times"/>
          <w:noProof/>
        </w:rPr>
        <w:t>[25]</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042A2C">
        <w:rPr>
          <w:rFonts w:cs="Times"/>
        </w:rPr>
        <w:instrText xml:space="preserve"> ADDIN ZOTERO_ITEM CSL_CITATION {"citationID":"a511pmkp2l","properties":{"formattedCitation":"[26]","plainCitation":"[26]"},"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042A2C">
        <w:rPr>
          <w:rFonts w:cs="Times"/>
          <w:noProof/>
        </w:rPr>
        <w:t>[26]</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042A2C">
        <w:rPr>
          <w:rFonts w:cs="Times"/>
        </w:rPr>
        <w:instrText xml:space="preserve"> ADDIN ZOTERO_ITEM CSL_CITATION {"citationID":"a1m6054b1ol","properties":{"formattedCitation":"[27]","plainCitation":"[27]"},"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042A2C">
        <w:rPr>
          <w:rFonts w:cs="Times"/>
          <w:noProof/>
        </w:rPr>
        <w:t>[27]</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EE5AB5"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EE5AB5"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0B61213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pu1pmscgc","properties":{"formattedCitation":"[8]","plainCitation":"[8]00"},"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EE5AB5"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33050707"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i9p533rmh","properties":{"formattedCitation":"[9]","plainCitation":"[9]00"},"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9]</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EE5AB5"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3BFE64E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94s1nllch","properties":{"formattedCitation":"[10]","plainCitation":"[10]0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EE5AB5"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3B2E2DA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6si1j66p6","properties":{"formattedCitation":"[11]","plainCitation":"[11]00"},"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1]</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EE5AB5"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1EBD0F0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e84r7bsa0","properties":{"formattedCitation":"[12]","plainCitation":"[12]00"},"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EE5AB5"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D5198D" w:rsidR="00BC6514" w:rsidRPr="00061BFC" w:rsidRDefault="004752B9" w:rsidP="004752B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4mogbsf54","properties":{"formattedCitation":"[13]","plainCitation":"[13]00"},"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EE5AB5"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1E0A9F27" w:rsidR="00BC6514" w:rsidRPr="00061BFC" w:rsidRDefault="00D93749" w:rsidP="00D9374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8cs5dnur7","properties":{"formattedCitation":"[14]","plainCitation":"[14]00"},"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EE5AB5"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1C209245" w:rsidR="00BC6514" w:rsidRPr="00061BFC" w:rsidRDefault="00D93749" w:rsidP="00D93749">
            <w:pPr>
              <w:ind w:left="0" w:firstLine="0"/>
              <w:contextualSpacing/>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b6chr4a6n","properties":{"formattedCitation":"[17]","plainCitation":"[17]00"},"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7]</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EE5AB5"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482D3917" w:rsidR="00BC6514" w:rsidRPr="00061BFC" w:rsidRDefault="00D93749" w:rsidP="00AE1E3F">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p03oj1jov","properties":{"formattedCitation":"[28]","plainCitation":"[28]00"},"citationItems":[{"id":98,"uris":["http://zotero.org/users/local/Ql1sXnnS/items/86T9SRP3"],"uri":["http://zotero.org/users/local/Ql1sXnnS/items/86T9SRP3"],"itemData":{"id":98,"type":"paper-conference","title":"Image acquisition forensics: Forensic analysis to identify imaging source","container-title":"Acoustics, Speech and Signal Processing, 2008. ICASSP 2008. IEEE International Conference on","publisher":"IEEE","page":"1657–1660","author":[{"family":"McKay","given":"Christine"},{"family":"Swaminathan","given":"Ashwin"},{"family":"Gou","given":"Hongmei"},{"family":"Wu","given":"Min"}],"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8]</w:t>
            </w:r>
            <w:r>
              <w:rPr>
                <w:rFonts w:ascii="Book Antiqua" w:hAnsi="Book Antiqua"/>
                <w:iCs/>
                <w:sz w:val="20"/>
                <w:szCs w:val="20"/>
                <w:lang w:val="es-ES_tradnl"/>
              </w:rPr>
              <w:fldChar w:fldCharType="end"/>
            </w:r>
            <w:r w:rsidR="00AE1E3F" w:rsidRPr="00061BFC">
              <w:rPr>
                <w:rFonts w:ascii="Book Antiqua" w:hAnsi="Book Antiqua"/>
                <w:iCs/>
                <w:sz w:val="20"/>
                <w:szCs w:val="20"/>
                <w:lang w:val="es-ES_tradnl"/>
              </w:rPr>
              <w:t xml:space="preserve"> </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EE5AB5"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27334CF6"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ouhum27ai","properties":{"formattedCitation":"[23]","plainCitation":"[23]00"},"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EE5AB5"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52B9144B"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aq18ne1u","properties":{"formattedCitation":"[20]","plainCitation":"[20]0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EE5AB5"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6B0F1FD7"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uqh9m3hgo","properties":{"formattedCitation":"[18]","plainCitation":"[18]00"},"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EE5AB5"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3695C757" w:rsidR="00BC6514" w:rsidRPr="00061BFC" w:rsidRDefault="00627F0B" w:rsidP="00627F0B">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mu43rnllr","properties":{"formattedCitation":"[22]","plainCitation":"[22]00"},"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EE5AB5"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692F120" w:rsidR="00BC6514" w:rsidRPr="00061BFC" w:rsidRDefault="007B70C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cpq9ktstc","properties":{"formattedCitation":"[26]","plainCitation":"[26]00"},"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6]</w:t>
            </w:r>
            <w:r>
              <w:rPr>
                <w:rFonts w:ascii="Book Antiqua" w:hAnsi="Book Antiqua"/>
                <w:iCs/>
                <w:sz w:val="20"/>
                <w:szCs w:val="20"/>
                <w:lang w:val="es-ES_tradnl"/>
              </w:rPr>
              <w:fldChar w:fldCharType="end"/>
            </w:r>
            <w:r w:rsidR="00423070" w:rsidRPr="00061BFC">
              <w:rPr>
                <w:rFonts w:ascii="Book Antiqua" w:hAnsi="Book Antiqua"/>
                <w:iCs/>
                <w:sz w:val="20"/>
                <w:szCs w:val="20"/>
                <w:lang w:val="es-ES_tradnl"/>
              </w:rPr>
              <w:t xml:space="preserve"> </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03073FA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f20ct8eh","properties":{"formattedCitation":"[25]","plainCitation":"[25]00"},"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5]</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3480E4F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2638nhgifq","properties":{"formattedCitation":"[24]","plainCitation":"[24]00"},"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552560"/>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552595"/>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552596"/>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64A244BF"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CB5950">
        <w:rPr>
          <w:iCs/>
        </w:rPr>
        <w:t xml:space="preserve"> </w:t>
      </w:r>
      <w:r w:rsidR="00CB5950">
        <w:rPr>
          <w:iCs/>
        </w:rPr>
        <w:fldChar w:fldCharType="begin"/>
      </w:r>
      <w:r w:rsidR="00CB5950">
        <w:rPr>
          <w:iCs/>
        </w:rPr>
        <w:instrText xml:space="preserve"> ADDIN ZOTERO_ITEM CSL_CITATION {"citationID":"a201ov9egnk","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CB5950">
        <w:rPr>
          <w:iCs/>
        </w:rPr>
        <w:fldChar w:fldCharType="separate"/>
      </w:r>
      <w:r w:rsidR="00CB5950">
        <w:rPr>
          <w:iCs/>
          <w:noProof/>
        </w:rPr>
        <w:t>[2]</w:t>
      </w:r>
      <w:r w:rsidR="00CB5950">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552561"/>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552597"/>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552598"/>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552562"/>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29678674" w14:textId="3C427339" w:rsidR="00026B7A" w:rsidRPr="00026B7A" w:rsidRDefault="00026B7A" w:rsidP="00026B7A">
      <w:pPr>
        <w:pStyle w:val="Prrafodelista"/>
        <w:widowControl w:val="0"/>
        <w:numPr>
          <w:ilvl w:val="0"/>
          <w:numId w:val="28"/>
        </w:numPr>
        <w:tabs>
          <w:tab w:val="left" w:pos="2260"/>
        </w:tabs>
        <w:autoSpaceDE w:val="0"/>
        <w:autoSpaceDN w:val="0"/>
        <w:adjustRightInd w:val="0"/>
        <w:rPr>
          <w:rFonts w:ascii="Book Antiqua" w:hAnsi="Book Antiqua" w:cs="Times"/>
          <w:sz w:val="20"/>
          <w:szCs w:val="20"/>
        </w:rPr>
      </w:pPr>
      <w:r>
        <w:rPr>
          <w:rFonts w:ascii="Book Antiqua" w:hAnsi="Book Antiqua" w:cs="Times"/>
          <w:sz w:val="20"/>
          <w:szCs w:val="20"/>
        </w:rPr>
        <w:t>Original</w:t>
      </w:r>
      <w:r>
        <w:rPr>
          <w:rFonts w:ascii="Book Antiqua" w:hAnsi="Book Antiqua" w:cs="Times"/>
          <w:sz w:val="20"/>
          <w:szCs w:val="20"/>
        </w:rPr>
        <w:tab/>
      </w:r>
      <w:r>
        <w:rPr>
          <w:rFonts w:ascii="Book Antiqua" w:hAnsi="Book Antiqua" w:cs="Times"/>
          <w:sz w:val="20"/>
          <w:szCs w:val="20"/>
        </w:rPr>
        <w:tab/>
      </w:r>
      <w:r>
        <w:rPr>
          <w:rFonts w:ascii="Book Antiqua" w:hAnsi="Book Antiqua" w:cs="Times"/>
          <w:sz w:val="20"/>
          <w:szCs w:val="20"/>
        </w:rPr>
        <w:tab/>
        <w:t>(b) Modificada</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552599"/>
      <w:r>
        <w:t>Figura 3.5</w:t>
      </w:r>
      <w:r w:rsidR="006B6DA8" w:rsidRPr="006541DB">
        <w:t>: Ejemplo de duplicación por técnica de copia-pega.</w:t>
      </w:r>
      <w:bookmarkEnd w:id="72"/>
    </w:p>
    <w:p w14:paraId="4CBE1D4E" w14:textId="0E3974A1"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D93749">
        <w:rPr>
          <w:iCs/>
        </w:rPr>
        <w:instrText xml:space="preserve"> ADDIN ZOTERO_ITEM CSL_CITATION {"citationID":"20u4hvstbj","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D93749">
        <w:rPr>
          <w:iCs/>
        </w:rPr>
        <w:t>[30]</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552600"/>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552563"/>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104ED393"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D93749">
        <w:rPr>
          <w:iCs/>
        </w:rPr>
        <w:instrText xml:space="preserve"> ADDIN ZOTERO_ITEM CSL_CITATION {"citationID":"a21vkul98mv","properties":{"formattedCitation":"[31]","plainCitation":"[31]"},"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D93749">
        <w:rPr>
          <w:iCs/>
        </w:rPr>
        <w:t>[31]</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74C78038"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73C3027A" w14:textId="77777777" w:rsidR="00F85121" w:rsidRDefault="00F85121" w:rsidP="006B6DA8">
      <w:pPr>
        <w:jc w:val="both"/>
        <w:rPr>
          <w:rFonts w:ascii="Book Antiqua" w:hAnsi="Book Antiqua" w:cs="Times"/>
          <w:sz w:val="20"/>
        </w:rPr>
      </w:pP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48EDFFA"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1B43029A" w14:textId="77777777" w:rsidR="00F85121" w:rsidRDefault="00F85121" w:rsidP="006B6DA8">
      <w:pPr>
        <w:jc w:val="both"/>
        <w:rPr>
          <w:rFonts w:ascii="Book Antiqua" w:hAnsi="Book Antiqua" w:cs="Times"/>
          <w:sz w:val="20"/>
        </w:rPr>
      </w:pP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1833489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552601"/>
      <w:r>
        <w:t>Figura 3.7</w:t>
      </w:r>
      <w:r w:rsidR="006B6DA8" w:rsidRPr="003B406A">
        <w:t>: Ejemplo de empalme de imágenes obtenidas del Dataset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552564"/>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552565"/>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552566"/>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552602"/>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3ABB0A11" w:rsidR="00412F1C" w:rsidRDefault="00E822ED" w:rsidP="00412F1C">
      <w:pPr>
        <w:jc w:val="center"/>
        <w:rPr>
          <w:rFonts w:cs="Times"/>
        </w:rPr>
      </w:pPr>
      <w:r w:rsidRPr="00E822ED">
        <w:rPr>
          <w:rFonts w:cs="Times"/>
          <w:noProof/>
          <w:lang w:val="es-ES_tradnl" w:eastAsia="es-ES_tradnl"/>
        </w:rPr>
        <w:drawing>
          <wp:inline distT="0" distB="0" distL="0" distR="0" wp14:anchorId="347E0D30" wp14:editId="139EDE1D">
            <wp:extent cx="5400675" cy="3169285"/>
            <wp:effectExtent l="0" t="0" r="9525"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3169285"/>
                    </a:xfrm>
                    <a:prstGeom prst="rect">
                      <a:avLst/>
                    </a:prstGeom>
                  </pic:spPr>
                </pic:pic>
              </a:graphicData>
            </a:graphic>
          </wp:inline>
        </w:drawing>
      </w:r>
      <w:r w:rsidR="00437249">
        <w:rPr>
          <w:rStyle w:val="Refdecomentario"/>
        </w:rPr>
        <w:commentReference w:id="87"/>
      </w:r>
    </w:p>
    <w:p w14:paraId="0DB49374" w14:textId="508CE59E" w:rsidR="00412F1C" w:rsidRPr="00FE6530" w:rsidRDefault="00407FD8" w:rsidP="00412F1C">
      <w:pPr>
        <w:pStyle w:val="Figprot"/>
      </w:pPr>
      <w:bookmarkStart w:id="88" w:name="_Toc484552603"/>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552567"/>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7D811800" w:rsidR="006B6DA8" w:rsidRPr="00FE6530" w:rsidRDefault="006B6DA8" w:rsidP="00FE6530">
      <w:pPr>
        <w:pStyle w:val="Estilo12ptPrimeralnea05cm"/>
        <w:rPr>
          <w:iCs/>
        </w:rPr>
      </w:pPr>
      <w:r w:rsidRPr="00FE6530">
        <w:rPr>
          <w:iCs/>
        </w:rPr>
        <w:t xml:space="preserve">En </w:t>
      </w:r>
      <w:r w:rsidRPr="00FE6530">
        <w:rPr>
          <w:iCs/>
        </w:rPr>
        <w:fldChar w:fldCharType="begin"/>
      </w:r>
      <w:r w:rsidR="00D93749">
        <w:rPr>
          <w:iCs/>
        </w:rPr>
        <w:instrText xml:space="preserve"> ADDIN ZOTERO_ITEM CSL_CITATION {"citationID":"ir0n64c0h","properties":{"formattedCitation":"[29]","plainCitation":"[29]"},"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D93749">
        <w:rPr>
          <w:iCs/>
        </w:rPr>
        <w:t>[29]</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6909591F"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D93749">
        <w:rPr>
          <w:iCs/>
        </w:rPr>
        <w:instrText xml:space="preserve"> ADDIN ZOTERO_ITEM CSL_CITATION {"citationID":"29sd0oiv7d","properties":{"formattedCitation":"[30]","plainCitation":"[30]"},"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D93749">
        <w:rPr>
          <w:iCs/>
        </w:rPr>
        <w:instrText xml:space="preserve"> ADDIN ZOTERO_ITEM CSL_CITATION {"citationID":"1akqfglhoq","properties":{"formattedCitation":"[32]","plainCitation":"[32]"},"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D93749">
        <w:rPr>
          <w:iCs/>
        </w:rPr>
        <w:t>[32]</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D93749">
        <w:rPr>
          <w:iCs/>
        </w:rPr>
        <w:instrText xml:space="preserve"> ADDIN ZOTERO_ITEM CSL_CITATION {"citationID":"19b2el7slh","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552604"/>
      <w:commentRangeStart w:id="91"/>
      <w:r w:rsidRPr="00FE6530">
        <w:t>F</w:t>
      </w:r>
      <w:r w:rsidR="00555AB6">
        <w:t>igura 4.3: Imágenes resultantes de aplicar el algoritmo SIFT</w:t>
      </w:r>
      <w:r w:rsidRPr="00FE6530">
        <w:t>.</w:t>
      </w:r>
      <w:commentRangeEnd w:id="91"/>
      <w:r w:rsidR="0012730E">
        <w:rPr>
          <w:rStyle w:val="Refdecomentario"/>
          <w:rFonts w:ascii="Times New Roman" w:hAnsi="Times New Roman"/>
          <w:lang w:eastAsia="es-ES"/>
        </w:rPr>
        <w:commentReference w:id="91"/>
      </w:r>
      <w:bookmarkEnd w:id="90"/>
    </w:p>
    <w:p w14:paraId="77D5CE15" w14:textId="3843CC29" w:rsidR="006B6DA8" w:rsidRPr="008F349A" w:rsidRDefault="008F349A" w:rsidP="008F349A">
      <w:pPr>
        <w:pStyle w:val="Ttulo2"/>
        <w:numPr>
          <w:ilvl w:val="1"/>
          <w:numId w:val="1"/>
        </w:numPr>
        <w:rPr>
          <w:sz w:val="30"/>
          <w:szCs w:val="28"/>
        </w:rPr>
      </w:pPr>
      <w:bookmarkStart w:id="92" w:name="_Toc484270816"/>
      <w:bookmarkStart w:id="93" w:name="_Toc484552568"/>
      <w:commentRangeStart w:id="94"/>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2"/>
      <w:bookmarkEnd w:id="93"/>
    </w:p>
    <w:p w14:paraId="3D6F8926" w14:textId="7BBE94E1" w:rsidR="006B6DA8" w:rsidRPr="008F349A" w:rsidRDefault="006B6DA8" w:rsidP="008F349A">
      <w:pPr>
        <w:pStyle w:val="Estilo12ptPrimeralnea05cm"/>
        <w:rPr>
          <w:iCs/>
        </w:rPr>
      </w:pPr>
      <w:r w:rsidRPr="008F349A">
        <w:rPr>
          <w:iCs/>
        </w:rPr>
        <w:t>Algunas de estas técnicas de identificación han comenzado a utilizarse más recientemente como evidencia en un tribunal de justicia, con objetivos de ser más útiles e influentes con el paso del tiempo.</w:t>
      </w:r>
      <w:r w:rsidR="008F349A">
        <w:rPr>
          <w:iCs/>
        </w:rPr>
        <w:t xml:space="preserve"> </w:t>
      </w:r>
      <w:r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Pr="008F349A">
        <w:rPr>
          <w:iCs/>
        </w:rPr>
        <w:t xml:space="preserve">Este tipo de técnicas se basan en el estudio de las huellas que dejan los dispositivos al generar una imagen, por lo que se basa en el rastro que los defectos del sensor pueden dejar sobre las imágenes. </w:t>
      </w:r>
    </w:p>
    <w:p w14:paraId="7AED5177" w14:textId="299FFCDA" w:rsidR="006B6DA8" w:rsidRPr="008F349A" w:rsidRDefault="006B6DA8" w:rsidP="008F349A">
      <w:pPr>
        <w:pStyle w:val="Estilo12ptPrimeralnea05cm"/>
        <w:rPr>
          <w:iCs/>
        </w:rPr>
      </w:pPr>
      <w:r w:rsidRPr="008F349A">
        <w:rPr>
          <w:iCs/>
        </w:rPr>
        <w:t xml:space="preserve">En [8] investigan la robustez de la huella digital de PRNU contra las operaciones de procesamiento comunes, como el “denoising”, la re-compresión y el desmontaje fuera de cámara. Sus resultados muestran que incluso después </w:t>
      </w:r>
      <w:r w:rsidRPr="008F349A">
        <w:rPr>
          <w:iCs/>
        </w:rPr>
        <w:lastRenderedPageBreak/>
        <w:t>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commentRangeEnd w:id="94"/>
      <w:r w:rsidR="008F349A">
        <w:rPr>
          <w:rStyle w:val="Refdecomentario"/>
          <w:rFonts w:ascii="Times New Roman" w:hAnsi="Times New Roman"/>
          <w:lang w:val="es-ES"/>
        </w:rPr>
        <w:commentReference w:id="94"/>
      </w:r>
    </w:p>
    <w:p w14:paraId="2FD43C4C" w14:textId="5265FE52" w:rsidR="006B6DA8" w:rsidRPr="0012730E" w:rsidRDefault="0012730E" w:rsidP="0012730E">
      <w:pPr>
        <w:pStyle w:val="Ttulo2"/>
        <w:numPr>
          <w:ilvl w:val="1"/>
          <w:numId w:val="1"/>
        </w:numPr>
        <w:rPr>
          <w:sz w:val="30"/>
          <w:szCs w:val="28"/>
        </w:rPr>
      </w:pPr>
      <w:bookmarkStart w:id="95" w:name="_Toc484270817"/>
      <w:bookmarkStart w:id="96" w:name="_Toc484552569"/>
      <w:r w:rsidRPr="0012730E">
        <w:rPr>
          <w:sz w:val="30"/>
          <w:szCs w:val="28"/>
        </w:rPr>
        <w:t>I</w:t>
      </w:r>
      <w:r w:rsidR="00665457">
        <w:rPr>
          <w:sz w:val="30"/>
          <w:szCs w:val="28"/>
        </w:rPr>
        <w:t>dentificación de Retoque de I</w:t>
      </w:r>
      <w:r w:rsidR="006B6DA8" w:rsidRPr="0012730E">
        <w:rPr>
          <w:sz w:val="30"/>
          <w:szCs w:val="28"/>
        </w:rPr>
        <w:t>mágenes</w:t>
      </w:r>
      <w:bookmarkEnd w:id="95"/>
      <w:bookmarkEnd w:id="96"/>
      <w:r w:rsidR="006B6DA8" w:rsidRPr="0012730E">
        <w:rPr>
          <w:sz w:val="30"/>
          <w:szCs w:val="28"/>
        </w:rPr>
        <w:t xml:space="preserve"> </w:t>
      </w:r>
    </w:p>
    <w:p w14:paraId="0DD8133B" w14:textId="4A1F207B" w:rsidR="006B6DA8" w:rsidRPr="0012730E" w:rsidRDefault="006B6DA8" w:rsidP="007A21DF">
      <w:pPr>
        <w:pStyle w:val="Estilo12ptPrimeralnea05cm"/>
        <w:rPr>
          <w:iCs/>
        </w:rPr>
      </w:pPr>
      <w:r w:rsidRPr="0012730E">
        <w:rPr>
          <w:iCs/>
        </w:rPr>
        <w:t>Estos métodos se basan en la detección de operaciones de mejora en una imagen como por ejemplo la relación entre los bloques adyacentes o bien modificacion</w:t>
      </w:r>
      <w:r w:rsidR="007A21DF">
        <w:rPr>
          <w:iCs/>
        </w:rPr>
        <w:t>es geométricas y fotométricas. Como se aprecia en l</w:t>
      </w:r>
      <w:r w:rsidRPr="0012730E">
        <w:rPr>
          <w:iCs/>
        </w:rPr>
        <w:t xml:space="preserve">a </w:t>
      </w:r>
      <w:r w:rsidR="007A21DF" w:rsidRPr="00E822ED">
        <w:rPr>
          <w:iCs/>
        </w:rPr>
        <w:t>F</w:t>
      </w:r>
      <w:r w:rsidR="00E822ED" w:rsidRPr="00E822ED">
        <w:rPr>
          <w:iCs/>
        </w:rPr>
        <w:t>igura 4.2</w:t>
      </w:r>
      <w:r w:rsidRPr="0012730E">
        <w:rPr>
          <w:iCs/>
        </w:rPr>
        <w:t xml:space="preserve"> las publicaciones de técnicas de identificación para imágenes manipuladas con la técnica de retoque no son de las más abundantes.</w:t>
      </w:r>
    </w:p>
    <w:p w14:paraId="341061A1" w14:textId="6C9659F0" w:rsidR="006B6DA8" w:rsidRPr="0012730E" w:rsidRDefault="006B6DA8" w:rsidP="0012730E">
      <w:pPr>
        <w:pStyle w:val="Estilo12ptPrimeralnea05cm"/>
        <w:rPr>
          <w:iCs/>
        </w:rPr>
      </w:pPr>
      <w:r w:rsidRPr="0012730E">
        <w:rPr>
          <w:iCs/>
        </w:rPr>
        <w:t xml:space="preserve">En </w:t>
      </w:r>
      <w:r w:rsidRPr="0012730E">
        <w:rPr>
          <w:iCs/>
        </w:rPr>
        <w:fldChar w:fldCharType="begin"/>
      </w:r>
      <w:r w:rsidR="00D93749">
        <w:rPr>
          <w:iCs/>
        </w:rPr>
        <w:instrText xml:space="preserve"> ADDIN ZOTERO_ITEM CSL_CITATION {"citationID":"a270h417f3j","properties":{"formattedCitation":"[33]","plainCitation":"[33]"},"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D93749">
        <w:rPr>
          <w:iCs/>
        </w:rPr>
        <w:t>[33]</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3E575D96" w:rsidR="006B6DA8" w:rsidRPr="0012730E" w:rsidRDefault="006B6DA8" w:rsidP="0012730E">
      <w:pPr>
        <w:pStyle w:val="Estilo12ptPrimeralnea05cm"/>
        <w:rPr>
          <w:iCs/>
        </w:rPr>
      </w:pPr>
      <w:r w:rsidRPr="0012730E">
        <w:rPr>
          <w:iCs/>
        </w:rPr>
        <w:t xml:space="preserve">En </w:t>
      </w:r>
      <w:r w:rsidRPr="0012730E">
        <w:rPr>
          <w:iCs/>
        </w:rPr>
        <w:fldChar w:fldCharType="begin"/>
      </w:r>
      <w:r w:rsidR="00D93749">
        <w:rPr>
          <w:iCs/>
        </w:rPr>
        <w:instrText xml:space="preserve"> ADDIN ZOTERO_ITEM CSL_CITATION {"citationID":"a29l5b17fs6","properties":{"formattedCitation":"[34]","plainCitation":"[34]"},"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D93749">
        <w:rPr>
          <w:iCs/>
        </w:rPr>
        <w:t>[34]</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7" w:name="_Toc484270818"/>
      <w:bookmarkStart w:id="98" w:name="_Toc484552570"/>
      <w:r w:rsidRPr="0012730E">
        <w:rPr>
          <w:sz w:val="30"/>
          <w:szCs w:val="28"/>
        </w:rPr>
        <w:lastRenderedPageBreak/>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7"/>
      <w:bookmarkEnd w:id="98"/>
      <w:r w:rsidRPr="0012730E">
        <w:rPr>
          <w:sz w:val="30"/>
          <w:szCs w:val="28"/>
        </w:rPr>
        <w:t xml:space="preserve"> </w:t>
      </w:r>
    </w:p>
    <w:p w14:paraId="6CB72173" w14:textId="258C21E2"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E822ED">
        <w:rPr>
          <w:iCs/>
        </w:rPr>
        <w:t>F</w:t>
      </w:r>
      <w:r w:rsidR="00E822ED">
        <w:rPr>
          <w:iCs/>
        </w:rPr>
        <w:t>igura 4.2</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lastRenderedPageBreak/>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9" w:name="_Toc484552605"/>
      <w:r>
        <w:t>Figura 4.4</w:t>
      </w:r>
      <w:r w:rsidR="006B6DA8" w:rsidRPr="0012730E">
        <w:t>: Ejemplo de fase de entrenamiento.</w:t>
      </w:r>
      <w:bookmarkEnd w:id="99"/>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100" w:name="_Toc484552606"/>
      <w:r>
        <w:t>Figura 4.5</w:t>
      </w:r>
      <w:r w:rsidR="006B6DA8" w:rsidRPr="0012730E">
        <w:t>: Ejemplo de fase de predicción.</w:t>
      </w:r>
      <w:bookmarkEnd w:id="100"/>
    </w:p>
    <w:p w14:paraId="5DB2888E" w14:textId="638A4B60"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D93749">
        <w:rPr>
          <w:iCs/>
        </w:rPr>
        <w:instrText xml:space="preserve"> ADDIN ZOTERO_ITEM CSL_CITATION {"citationID":"a2fhm6pd1ss","properties":{"formattedCitation":"[35]","plainCitation":"[35]"},"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D93749">
        <w:rPr>
          <w:iCs/>
        </w:rPr>
        <w:t>[35]</w:t>
      </w:r>
      <w:r w:rsidRPr="0012730E">
        <w:rPr>
          <w:iCs/>
        </w:rPr>
        <w:fldChar w:fldCharType="end"/>
      </w:r>
      <w:r w:rsidRPr="0012730E">
        <w:rPr>
          <w:iCs/>
        </w:rPr>
        <w:t xml:space="preserve"> o las transformadas discretas del coseno (DCT) </w:t>
      </w:r>
      <w:r w:rsidRPr="0012730E">
        <w:rPr>
          <w:iCs/>
        </w:rPr>
        <w:fldChar w:fldCharType="begin"/>
      </w:r>
      <w:r w:rsidR="00D93749">
        <w:rPr>
          <w:iCs/>
        </w:rPr>
        <w:instrText xml:space="preserve"> ADDIN ZOTERO_ITEM CSL_CITATION {"citationID":"a1e9vl8ja0k","properties":{"formattedCitation":"[36]","plainCitation":"[36]"},"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D93749">
        <w:rPr>
          <w:iCs/>
        </w:rPr>
        <w:t>[36]</w:t>
      </w:r>
      <w:r w:rsidRPr="0012730E">
        <w:rPr>
          <w:iCs/>
        </w:rPr>
        <w:fldChar w:fldCharType="end"/>
      </w:r>
      <w:r w:rsidRPr="0012730E">
        <w:rPr>
          <w:iCs/>
        </w:rPr>
        <w:t xml:space="preserve">, imágenes transformadas a escala de grises </w:t>
      </w:r>
      <w:r w:rsidRPr="0012730E">
        <w:rPr>
          <w:iCs/>
        </w:rPr>
        <w:fldChar w:fldCharType="begin"/>
      </w:r>
      <w:r w:rsidR="00D93749">
        <w:rPr>
          <w:iCs/>
        </w:rPr>
        <w:instrText xml:space="preserve"> ADDIN ZOTERO_ITEM CSL_CITATION {"citationID":"a2cpmsgffg1","properties":{"formattedCitation":"[37]","plainCitation":"[37]"},"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D93749">
        <w:rPr>
          <w:iCs/>
        </w:rPr>
        <w:t>[37]</w:t>
      </w:r>
      <w:r w:rsidRPr="0012730E">
        <w:rPr>
          <w:iCs/>
        </w:rPr>
        <w:fldChar w:fldCharType="end"/>
      </w:r>
      <w:r w:rsidRPr="0012730E">
        <w:rPr>
          <w:iCs/>
        </w:rPr>
        <w:t xml:space="preserve">, uso de la técnica LBP </w:t>
      </w:r>
      <w:r w:rsidRPr="0012730E">
        <w:rPr>
          <w:iCs/>
        </w:rPr>
        <w:fldChar w:fldCharType="begin"/>
      </w:r>
      <w:r w:rsidR="00D93749">
        <w:rPr>
          <w:iCs/>
        </w:rPr>
        <w:instrText xml:space="preserve"> ADDIN ZOTERO_ITEM CSL_CITATION {"citationID":"asc0qph4i6","properties":{"formattedCitation":"[38]","plainCitation":"[38]"},"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D93749">
        <w:rPr>
          <w:iCs/>
        </w:rPr>
        <w:t>[38]</w:t>
      </w:r>
      <w:r w:rsidRPr="0012730E">
        <w:rPr>
          <w:iCs/>
        </w:rPr>
        <w:fldChar w:fldCharType="end"/>
      </w:r>
      <w:r w:rsidRPr="0012730E">
        <w:rPr>
          <w:iCs/>
        </w:rPr>
        <w:t xml:space="preserve"> y características de Markov </w:t>
      </w:r>
      <w:r w:rsidRPr="0012730E">
        <w:rPr>
          <w:iCs/>
        </w:rPr>
        <w:fldChar w:fldCharType="begin"/>
      </w:r>
      <w:r w:rsidR="00D93749">
        <w:rPr>
          <w:iCs/>
        </w:rPr>
        <w:instrText xml:space="preserve"> ADDIN ZOTERO_ITEM CSL_CITATION {"citationID":"a1rdl49tgn6","properties":{"formattedCitation":"[39]","plainCitation":"[39]"},"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D93749">
        <w:rPr>
          <w:iCs/>
        </w:rPr>
        <w:t>[39]</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D93749">
        <w:rPr>
          <w:iCs/>
        </w:rPr>
        <w:instrText xml:space="preserve"> ADDIN ZOTERO_ITEM CSL_CITATION {"citationID":"a1l4ppn60hq","properties":{"formattedCitation":"[40]","plainCitation":"[40]"},"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D93749">
        <w:rPr>
          <w:iCs/>
        </w:rPr>
        <w:t>[40]</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101" w:name="_Toc483862829"/>
      <w:bookmarkStart w:id="102" w:name="_Toc483862830"/>
      <w:bookmarkStart w:id="103" w:name="_Toc483862831"/>
      <w:bookmarkStart w:id="104" w:name="_Toc484270822"/>
      <w:bookmarkStart w:id="105" w:name="_Toc484552571"/>
      <w:bookmarkEnd w:id="101"/>
      <w:bookmarkEnd w:id="102"/>
      <w:bookmarkEnd w:id="103"/>
      <w:r>
        <w:rPr>
          <w:sz w:val="30"/>
          <w:szCs w:val="28"/>
        </w:rPr>
        <w:lastRenderedPageBreak/>
        <w:t xml:space="preserve">Detección de </w:t>
      </w:r>
      <w:r w:rsidR="000E3800">
        <w:rPr>
          <w:sz w:val="30"/>
          <w:szCs w:val="28"/>
        </w:rPr>
        <w:t>Doble C</w:t>
      </w:r>
      <w:r>
        <w:rPr>
          <w:sz w:val="30"/>
          <w:szCs w:val="28"/>
        </w:rPr>
        <w:t xml:space="preserve">ompresión </w:t>
      </w:r>
      <w:r w:rsidR="006B6DA8" w:rsidRPr="007A21DF">
        <w:rPr>
          <w:sz w:val="30"/>
          <w:szCs w:val="28"/>
        </w:rPr>
        <w:t>JPEG</w:t>
      </w:r>
      <w:bookmarkEnd w:id="104"/>
      <w:bookmarkEnd w:id="105"/>
    </w:p>
    <w:p w14:paraId="6A044F30" w14:textId="7A2D2BD6" w:rsidR="006B6DA8" w:rsidRPr="007A21DF" w:rsidRDefault="00FC3D4F" w:rsidP="007A21DF">
      <w:pPr>
        <w:pStyle w:val="Estilo12ptPrimeralnea05cm"/>
      </w:pPr>
      <w:r>
        <w:t xml:space="preserve">En </w:t>
      </w:r>
      <w:r>
        <w:fldChar w:fldCharType="begin"/>
      </w:r>
      <w:r w:rsidR="00D93749">
        <w:instrText xml:space="preserve"> ADDIN ZOTERO_ITEM CSL_CITATION {"citationID":"a2e5a201url","properties":{"formattedCitation":"[41]","plainCitation":"[41]"},"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sidR="00D93749">
        <w:rPr>
          <w:noProof/>
        </w:rPr>
        <w:t>[41]</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6EE7BE36" w:rsidR="006B6DA8" w:rsidRPr="007A21DF" w:rsidRDefault="00FC3D4F" w:rsidP="007A21DF">
      <w:pPr>
        <w:pStyle w:val="Estilo12ptPrimeralnea05cm"/>
      </w:pPr>
      <w:r>
        <w:t xml:space="preserve">Jen-Chun Lee en </w:t>
      </w:r>
      <w:r>
        <w:fldChar w:fldCharType="begin"/>
      </w:r>
      <w:r w:rsidR="00D93749">
        <w:instrText xml:space="preserve"> ADDIN ZOTERO_ITEM CSL_CITATION {"citationID":"a1i7qdp00oe","properties":{"formattedCitation":"[29]","plainCitation":"[29]"},"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sidR="00D93749">
        <w:rPr>
          <w:noProof/>
        </w:rPr>
        <w:t>[29]</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4FCCA4D3" w:rsidR="007A21DF" w:rsidRDefault="00FC3D4F" w:rsidP="00F870EF">
      <w:pPr>
        <w:pStyle w:val="Estilo12ptPrimeralnea05cm"/>
      </w:pPr>
      <w:r>
        <w:t xml:space="preserve">En </w:t>
      </w:r>
      <w:r>
        <w:fldChar w:fldCharType="begin"/>
      </w:r>
      <w:r w:rsidR="00D93749">
        <w:instrText xml:space="preserve"> ADDIN ZOTERO_ITEM CSL_CITATION {"citationID":"a24sf8vgm6s","properties":{"formattedCitation":"[42]","plainCitation":"[42]"},"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sidR="00D93749">
        <w:rPr>
          <w:noProof/>
        </w:rPr>
        <w:t>[42]</w:t>
      </w:r>
      <w:r>
        <w:fldChar w:fldCharType="end"/>
      </w:r>
      <w:r w:rsidR="006B6DA8" w:rsidRPr="007A21DF">
        <w:t xml:space="preserve"> </w:t>
      </w:r>
      <w:r>
        <w:t xml:space="preserve">comentan que Zuo et al. en </w:t>
      </w:r>
      <w:r w:rsidR="00B61A44">
        <w:fldChar w:fldCharType="begin"/>
      </w:r>
      <w:r w:rsidR="00D93749">
        <w:instrText xml:space="preserve"> ADDIN ZOTERO_ITEM CSL_CITATION {"citationID":"a2h0sakpu4i","properties":{"formattedCitation":"[43]","plainCitation":"[43]"},"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D93749">
        <w:rPr>
          <w:noProof/>
        </w:rPr>
        <w:t>[43]</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w:t>
      </w:r>
      <w:r w:rsidR="006B6DA8" w:rsidRPr="007A21DF">
        <w:lastRenderedPageBreak/>
        <w:t>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D93749">
        <w:instrText xml:space="preserve"> ADDIN ZOTERO_ITEM CSL_CITATION {"citationID":"a1crl4eflqb","properties":{"formattedCitation":"[43]","plainCitation":"[43]"},"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D93749">
        <w:rPr>
          <w:noProof/>
        </w:rPr>
        <w:t>[43]</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D93749">
        <w:instrText xml:space="preserve"> ADDIN ZOTERO_ITEM CSL_CITATION {"citationID":"aomd49vpuc","properties":{"formattedCitation":"[43]","plainCitation":"[43]"},"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D93749">
        <w:rPr>
          <w:noProof/>
        </w:rPr>
        <w:t>[43]</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D93749">
        <w:instrText xml:space="preserve"> ADDIN ZOTERO_ITEM CSL_CITATION {"citationID":"atlcap3hp8","properties":{"formattedCitation":"[42]","plainCitation":"[42]"},"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D93749">
        <w:rPr>
          <w:noProof/>
        </w:rPr>
        <w:t>[42]</w:t>
      </w:r>
      <w:r w:rsidR="00CE713C">
        <w:fldChar w:fldCharType="end"/>
      </w:r>
      <w:r w:rsidR="006B6DA8" w:rsidRPr="004F429A">
        <w:t>,</w:t>
      </w:r>
      <w:r w:rsidR="00DF495D" w:rsidRPr="004F429A">
        <w:t xml:space="preserve"> </w:t>
      </w:r>
      <w:r w:rsidR="00DF495D">
        <w:t>s</w:t>
      </w:r>
      <w:r w:rsidR="006B6DA8" w:rsidRPr="007A21DF">
        <w:t>e construyó un dataset de imágenes compuesto por 50 imágenes con doble compresión JPEG. En este conjunto de datos, hay una imagen destino 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D93749">
        <w:instrText xml:space="preserve"> ADDIN ZOTERO_ITEM CSL_CITATION {"citationID":"a2hdriq2i0","properties":{"formattedCitation":"[44]","plainCitation":"[44]"},"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D93749">
        <w:rPr>
          <w:noProof/>
        </w:rPr>
        <w:t>[44]</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D93749">
        <w:instrText xml:space="preserve"> ADDIN ZOTERO_ITEM CSL_CITATION {"citationID":"ak20a4kq80","properties":{"formattedCitation":"[45]","plainCitation":"[45]"},"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D93749">
        <w:rPr>
          <w:noProof/>
        </w:rPr>
        <w:t>[45]</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1A57FFC3"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D93749">
        <w:instrText xml:space="preserve"> ADDIN ZOTERO_ITEM CSL_CITATION {"citationID":"a2qmooe4m1j","properties":{"formattedCitation":"[45]","plainCitation":"[45]"},"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D93749">
        <w:rPr>
          <w:noProof/>
        </w:rPr>
        <w:t>[45]</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54226B28" w:rsidR="006B6DA8" w:rsidRDefault="006B6DA8" w:rsidP="007A21DF">
      <w:pPr>
        <w:pStyle w:val="Estilo12ptPrimeralnea05cm"/>
      </w:pPr>
      <w:r>
        <w:lastRenderedPageBreak/>
        <w:t>Para finalizar, e</w:t>
      </w:r>
      <w:r w:rsidRPr="00FE39A0">
        <w:t xml:space="preserve">n comparación con los métodos de detección de manipulación </w:t>
      </w:r>
      <w:r>
        <w:t>basada</w:t>
      </w:r>
      <w:r w:rsidR="008727C8">
        <w:t xml:space="preserve"> en la compresión JPEG </w:t>
      </w:r>
      <w:r w:rsidR="008727C8">
        <w:fldChar w:fldCharType="begin"/>
      </w:r>
      <w:r w:rsidR="00D93749">
        <w:instrText xml:space="preserve"> ADDIN ZOTERO_ITEM CSL_CITATION {"citationID":"ajdqjn9crn","properties":{"formattedCitation":"[43]","plainCitation":"[43]"},"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D93749">
        <w:rPr>
          <w:noProof/>
        </w:rPr>
        <w:t>[43]</w:t>
      </w:r>
      <w:r w:rsidR="008727C8">
        <w:fldChar w:fldCharType="end"/>
      </w:r>
      <w:r w:rsidR="008727C8">
        <w:t xml:space="preserve"> </w:t>
      </w:r>
      <w:r w:rsidR="008727C8">
        <w:fldChar w:fldCharType="begin"/>
      </w:r>
      <w:r w:rsidR="00D93749">
        <w:instrText xml:space="preserve"> ADDIN ZOTERO_ITEM CSL_CITATION {"citationID":"ar4ru21h19","properties":{"formattedCitation":"[44]","plainCitation":"[44]"},"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D93749">
        <w:rPr>
          <w:noProof/>
        </w:rPr>
        <w:t>[44]</w:t>
      </w:r>
      <w:r w:rsidR="008727C8">
        <w:fldChar w:fldCharType="end"/>
      </w:r>
      <w:r w:rsidR="008727C8">
        <w:t xml:space="preserve"> </w:t>
      </w:r>
      <w:r w:rsidR="008727C8">
        <w:fldChar w:fldCharType="begin"/>
      </w:r>
      <w:r w:rsidR="00D93749">
        <w:instrText xml:space="preserve"> ADDIN ZOTERO_ITEM CSL_CITATION {"citationID":"ap9bsi9eh","properties":{"formattedCitation":"[45]","plainCitation":"[45]"},"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D93749">
        <w:rPr>
          <w:noProof/>
        </w:rPr>
        <w:t>[45]</w:t>
      </w:r>
      <w:r w:rsidR="008727C8">
        <w:fldChar w:fldCharType="end"/>
      </w:r>
      <w:r w:rsidRPr="00FE39A0">
        <w:t>, los resultados experimentales muestran que la propuesta</w:t>
      </w:r>
      <w:r w:rsidR="008727C8">
        <w:t xml:space="preserve"> de </w:t>
      </w:r>
      <w:r w:rsidR="008727C8">
        <w:fldChar w:fldCharType="begin"/>
      </w:r>
      <w:r w:rsidR="00D93749">
        <w:instrText xml:space="preserve"> ADDIN ZOTERO_ITEM CSL_CITATION {"citationID":"a1aud9lfrsr","properties":{"formattedCitation":"[42]","plainCitation":"[42]"},"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D93749">
        <w:rPr>
          <w:noProof/>
        </w:rPr>
        <w:t>[42]</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D93749">
        <w:instrText xml:space="preserve"> ADDIN ZOTERO_ITEM CSL_CITATION {"citationID":"a29d9vb8t0p","properties":{"formattedCitation":"[44]","plainCitation":"[44]"},"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D93749">
        <w:rPr>
          <w:noProof/>
        </w:rPr>
        <w:t>[44]</w:t>
      </w:r>
      <w:r w:rsidR="008727C8">
        <w:fldChar w:fldCharType="end"/>
      </w:r>
      <w:r w:rsidR="008727C8">
        <w:t xml:space="preserve"> </w:t>
      </w:r>
      <w:r w:rsidR="008727C8">
        <w:fldChar w:fldCharType="begin"/>
      </w:r>
      <w:r w:rsidR="00D93749">
        <w:instrText xml:space="preserve"> ADDIN ZOTERO_ITEM CSL_CITATION {"citationID":"a29614os652","properties":{"formattedCitation":"[45]","plainCitation":"[45]"},"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D93749">
        <w:rPr>
          <w:noProof/>
        </w:rPr>
        <w:t>[45]</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6" w:name="_Toc484552572"/>
      <w:r>
        <w:lastRenderedPageBreak/>
        <w:t>Contribuciones</w:t>
      </w:r>
      <w:bookmarkEnd w:id="106"/>
    </w:p>
    <w:p w14:paraId="26B82574" w14:textId="71EEF1C2" w:rsidR="00F91F41" w:rsidRDefault="00F91F41" w:rsidP="00F91F41">
      <w:pPr>
        <w:pStyle w:val="Estilo12ptPrimeralnea05cm"/>
        <w:rPr>
          <w:iCs/>
        </w:rPr>
      </w:pPr>
    </w:p>
    <w:p w14:paraId="76BD95B6" w14:textId="2F5C36D9" w:rsidR="00F91F41" w:rsidRDefault="00F91F41" w:rsidP="00F91F41">
      <w:pPr>
        <w:pStyle w:val="Estilo12ptPrimeralnea05cm"/>
        <w:rPr>
          <w:iCs/>
        </w:rPr>
      </w:pPr>
    </w:p>
    <w:p w14:paraId="7FB0FE77" w14:textId="06ADD74F" w:rsidR="00F91F41" w:rsidRDefault="00F91F41" w:rsidP="00F91F41">
      <w:pPr>
        <w:pStyle w:val="Estilo12ptPrimeralnea05cm"/>
        <w:rPr>
          <w:iCs/>
        </w:rPr>
      </w:pPr>
    </w:p>
    <w:p w14:paraId="08264467" w14:textId="2B0DF7EB" w:rsidR="00F91F41" w:rsidRPr="00E51DD9" w:rsidRDefault="00F91F41" w:rsidP="00F91F41">
      <w:pPr>
        <w:pStyle w:val="Ttulo2"/>
        <w:numPr>
          <w:ilvl w:val="1"/>
          <w:numId w:val="1"/>
        </w:numPr>
        <w:rPr>
          <w:sz w:val="30"/>
          <w:szCs w:val="28"/>
        </w:rPr>
      </w:pPr>
      <w:bookmarkStart w:id="107" w:name="_Toc484552573"/>
      <w:r>
        <w:rPr>
          <w:sz w:val="30"/>
          <w:szCs w:val="28"/>
        </w:rPr>
        <w:t>Generalidades</w:t>
      </w:r>
      <w:bookmarkEnd w:id="107"/>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08" w:name="_Toc484552574"/>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bookmarkStart w:id="109" w:name="_GoBack"/>
      <w:bookmarkEnd w:id="108"/>
      <w:bookmarkEnd w:id="109"/>
    </w:p>
    <w:p w14:paraId="78ECE62E" w14:textId="5F60044A" w:rsidR="006B6DA8" w:rsidRPr="00742F9E" w:rsidRDefault="006B6DA8" w:rsidP="00742F9E">
      <w:pPr>
        <w:pStyle w:val="Estilo12ptPrimeralnea05cm"/>
        <w:rPr>
          <w:iCs/>
        </w:rPr>
      </w:pPr>
      <w:r w:rsidRPr="00742F9E">
        <w:rPr>
          <w:iCs/>
        </w:rPr>
        <w:t xml:space="preserve">LBP </w:t>
      </w:r>
      <w:r w:rsidR="009E13D5">
        <w:rPr>
          <w:iCs/>
        </w:rPr>
        <w:t>(</w:t>
      </w:r>
      <w:r w:rsidR="009E13D5" w:rsidRPr="009E13D5">
        <w:rPr>
          <w:iCs/>
        </w:rPr>
        <w:t>Local Binary Pattern</w:t>
      </w:r>
      <w:r w:rsidR="009E13D5">
        <w:rPr>
          <w:iCs/>
        </w:rPr>
        <w:t>)</w:t>
      </w:r>
      <w:r w:rsidR="009E13D5" w:rsidRPr="009E13D5">
        <w:rPr>
          <w:iCs/>
        </w:rPr>
        <w:t xml:space="preserve"> </w:t>
      </w:r>
      <w:r w:rsidRPr="00742F9E">
        <w:rPr>
          <w:iCs/>
        </w:rPr>
        <w:t>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lastRenderedPageBreak/>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0" w:name="_Toc484552607"/>
      <w:r>
        <w:t>Figura 5.1: Ejemplo conversión a LBP</w:t>
      </w:r>
      <w:r w:rsidRPr="0012730E">
        <w:t>.</w:t>
      </w:r>
      <w:bookmarkEnd w:id="110"/>
    </w:p>
    <w:p w14:paraId="7860712F" w14:textId="67B1DB4C" w:rsidR="000E22D5" w:rsidRDefault="0080166B" w:rsidP="002C5630">
      <w:pPr>
        <w:pStyle w:val="Estilo12ptPrimeralnea05cm"/>
        <w:rPr>
          <w:iCs/>
        </w:rPr>
      </w:pPr>
      <w:r>
        <w:rPr>
          <w:iCs/>
        </w:rPr>
        <w:t>Las</w:t>
      </w:r>
      <w:r w:rsidR="00357713">
        <w:rPr>
          <w:iCs/>
        </w:rPr>
        <w:t xml:space="preserve"> característica</w:t>
      </w:r>
      <w:r>
        <w:rPr>
          <w:iCs/>
        </w:rPr>
        <w:t>s</w:t>
      </w:r>
      <w:r w:rsidR="00357713">
        <w:rPr>
          <w:iCs/>
        </w:rPr>
        <w:t xml:space="preserve"> más importante</w:t>
      </w:r>
      <w:r>
        <w:rPr>
          <w:iCs/>
        </w:rPr>
        <w:t>s son</w:t>
      </w:r>
      <w:r w:rsidR="00357713">
        <w:rPr>
          <w:iCs/>
        </w:rPr>
        <w:t xml:space="preserve"> </w:t>
      </w:r>
      <w:r w:rsidR="000606E3">
        <w:rPr>
          <w:iCs/>
        </w:rPr>
        <w:t xml:space="preserve">el </w:t>
      </w:r>
      <w:r>
        <w:rPr>
          <w:iCs/>
        </w:rPr>
        <w:t>alto poder discriminante,</w:t>
      </w:r>
      <w:r w:rsidRPr="009C132D">
        <w:rPr>
          <w:iCs/>
        </w:rPr>
        <w:t xml:space="preserve"> tolerancia frente a cambios de iluminación y su simplicidad computacional</w:t>
      </w:r>
      <w:r w:rsidR="00357713">
        <w:rPr>
          <w:iCs/>
        </w:rPr>
        <w:t xml:space="preserve">. </w:t>
      </w:r>
      <w:r>
        <w:rPr>
          <w:iCs/>
        </w:rPr>
        <w:t>Es por esto que se ha</w:t>
      </w:r>
      <w:r w:rsidR="00357713">
        <w:rPr>
          <w:iCs/>
        </w:rPr>
        <w:t xml:space="preserve"> convertido en una de las soluciones más empleadas en la textura.</w:t>
      </w:r>
    </w:p>
    <w:p w14:paraId="058FDA4C" w14:textId="4AE55D8F" w:rsidR="000A08A0" w:rsidRDefault="000A08A0" w:rsidP="00DE6D16">
      <w:pPr>
        <w:pStyle w:val="Estilo12ptPrimeralnea05cm"/>
        <w:rPr>
          <w:iCs/>
        </w:rPr>
      </w:pPr>
      <w:r>
        <w:rPr>
          <w:iCs/>
        </w:rPr>
        <w:t>En</w:t>
      </w:r>
      <w:r w:rsidR="009D0EB4">
        <w:rPr>
          <w:iCs/>
        </w:rPr>
        <w:t xml:space="preserve"> </w:t>
      </w:r>
      <w:r w:rsidR="009D0EB4">
        <w:rPr>
          <w:iCs/>
        </w:rPr>
        <w:fldChar w:fldCharType="begin"/>
      </w:r>
      <w:r w:rsidR="009D0EB4">
        <w:rPr>
          <w:iCs/>
        </w:rPr>
        <w:instrText xml:space="preserve"> ADDIN ZOTERO_ITEM CSL_CITATION {"citationID":"aj6rlllrrm","properties":{"formattedCitation":"[46]","plainCitation":"[46]"},"citationItems":[{"id":270,"uris":["http://zotero.org/users/local/Ql1sXnnS/items/2V6RXZCX"],"uri":["http://zotero.org/users/local/Ql1sXnnS/items/2V6RXZCX"],"itemData":{"id":270,"type":"paper-conference","title":"Performance evaluation of texture measures with classification based on Kullback discrimination of distributions","container-title":"Pattern Recognition, 1994. Vol. 1-Conference A: Computer Vision &amp; Image Processing., Proceedings of the 12th IAPR International Conference on","publisher":"IEEE","page":"582–585","volume":"1","author":[{"family":"Ojala","given":"Timo"},{"family":"Pietikainen","given":"Matti"},{"family":"Harwood","given":"David"}],"issued":{"date-parts":[["1994"]]}}}],"schema":"https://github.com/citation-style-language/schema/raw/master/csl-citation.json"} </w:instrText>
      </w:r>
      <w:r w:rsidR="009D0EB4">
        <w:rPr>
          <w:iCs/>
        </w:rPr>
        <w:fldChar w:fldCharType="separate"/>
      </w:r>
      <w:r w:rsidR="009D0EB4">
        <w:rPr>
          <w:iCs/>
          <w:noProof/>
        </w:rPr>
        <w:t>[46]</w:t>
      </w:r>
      <w:r w:rsidR="009D0EB4">
        <w:rPr>
          <w:iCs/>
        </w:rPr>
        <w:fldChar w:fldCharType="end"/>
      </w:r>
      <w:r>
        <w:rPr>
          <w:iCs/>
        </w:rPr>
        <w:t xml:space="preserve"> en cuanto al método de calcular el LBP, propusieron una mejora, que añadía la incorporación de vecinos circulares, donde dichos vecinos se ubican a la misma distancia, consiguiendo una interpolación binaria en caso de que los vecinos no pudieran coincidir con el centro de un píxel de la imagen.</w:t>
      </w:r>
    </w:p>
    <w:p w14:paraId="74617A0F" w14:textId="77777777" w:rsidR="00730C0D" w:rsidRDefault="00730C0D" w:rsidP="009C132D">
      <w:pPr>
        <w:pStyle w:val="Estilo12ptPrimeralnea05cm"/>
        <w:rPr>
          <w:iCs/>
        </w:rPr>
      </w:pPr>
      <w:r>
        <w:rPr>
          <w:iCs/>
        </w:rPr>
        <w:t xml:space="preserve">En </w:t>
      </w:r>
      <w:r>
        <w:rPr>
          <w:iCs/>
        </w:rPr>
        <w:fldChar w:fldCharType="begin"/>
      </w:r>
      <w:r>
        <w:rPr>
          <w:iCs/>
        </w:rPr>
        <w:instrText xml:space="preserve"> ADDIN ZOTERO_ITEM CSL_CITATION {"citationID":"a28mi0kpld7","properties":{"formattedCitation":"[47]","plainCitation":"[47]"},"citationItems":[{"id":324,"uris":["http://zotero.org/users/local/Ql1sXnnS/items/K75XIJ42"],"uri":["http://zotero.org/users/local/Ql1sXnnS/items/K75XIJ42"],"itemData":{"id":324,"type":"article-journal","title":"Multiresolution gray-scale and rotation invariant texture classification with local binary patterns","container-title":"IEEE Transactions on pattern analysis and machine intelligence","page":"971–987","volume":"24","issue":"7","author":[{"family":"Ojala","given":"Timo"},{"family":"Pietikainen","given":"Matti"},{"family":"Maenpaa","given":"Topi"}],"issued":{"date-parts":[["2002"]]}}}],"schema":"https://github.com/citation-style-language/schema/raw/master/csl-citation.json"} </w:instrText>
      </w:r>
      <w:r>
        <w:rPr>
          <w:iCs/>
        </w:rPr>
        <w:fldChar w:fldCharType="separate"/>
      </w:r>
      <w:r>
        <w:rPr>
          <w:iCs/>
          <w:noProof/>
        </w:rPr>
        <w:t>[47]</w:t>
      </w:r>
      <w:r>
        <w:rPr>
          <w:iCs/>
        </w:rPr>
        <w:fldChar w:fldCharType="end"/>
      </w:r>
      <w:r>
        <w:rPr>
          <w:iCs/>
        </w:rPr>
        <w:t xml:space="preserve"> s</w:t>
      </w:r>
      <w:r w:rsidR="009C132D" w:rsidRPr="009C132D">
        <w:rPr>
          <w:iCs/>
        </w:rPr>
        <w:t xml:space="preserve">e </w:t>
      </w:r>
      <w:r>
        <w:rPr>
          <w:iCs/>
        </w:rPr>
        <w:t>empleó</w:t>
      </w:r>
      <w:r w:rsidR="009C132D" w:rsidRPr="009C132D">
        <w:rPr>
          <w:iCs/>
        </w:rPr>
        <w:t xml:space="preserve"> LBP para realizar segmentación no supervisada basada en características de </w:t>
      </w:r>
      <w:r>
        <w:rPr>
          <w:iCs/>
        </w:rPr>
        <w:t>textura de la imagen</w:t>
      </w:r>
      <w:r w:rsidR="009C132D" w:rsidRPr="009C132D">
        <w:rPr>
          <w:iCs/>
        </w:rPr>
        <w:t>. Para ello se divide la imagen en un número de regiones escogido por el usuario. A continuación</w:t>
      </w:r>
      <w:r w:rsidR="00D56258">
        <w:rPr>
          <w:iCs/>
        </w:rPr>
        <w:t>,</w:t>
      </w:r>
      <w:r w:rsidR="009C132D" w:rsidRPr="009C132D">
        <w:rPr>
          <w:iCs/>
        </w:rPr>
        <w:t xml:space="preserve"> se realiza una fusión de aquellas texturas contiguas que tengan un descriptor similar dejando para el final refinar las regiones, eliminando las aristas producidas en el paso de la división jerárquica, obteniendo una segmentación más ajustada y precisa.</w:t>
      </w:r>
    </w:p>
    <w:p w14:paraId="09BA5FB9" w14:textId="226BCC11" w:rsidR="00440876" w:rsidRDefault="00440876" w:rsidP="009C132D">
      <w:pPr>
        <w:pStyle w:val="Estilo12ptPrimeralnea05cm"/>
        <w:rPr>
          <w:iCs/>
        </w:rPr>
      </w:pPr>
      <w:r>
        <w:rPr>
          <w:iCs/>
        </w:rPr>
        <w:t xml:space="preserve"> </w:t>
      </w:r>
      <w:r w:rsidR="009C132D" w:rsidRPr="009C132D">
        <w:rPr>
          <w:iCs/>
        </w:rPr>
        <w:t>LBP</w:t>
      </w:r>
      <w:r>
        <w:rPr>
          <w:iCs/>
        </w:rPr>
        <w:t xml:space="preserve"> también</w:t>
      </w:r>
      <w:r w:rsidR="009C132D" w:rsidRPr="009C132D">
        <w:rPr>
          <w:iCs/>
        </w:rPr>
        <w:t xml:space="preserve"> </w:t>
      </w:r>
      <w:r>
        <w:rPr>
          <w:iCs/>
        </w:rPr>
        <w:t xml:space="preserve">se ha empleado en el ámbito del reconocimiento de rostros </w:t>
      </w:r>
      <w:r w:rsidR="009C132D" w:rsidRPr="009C132D">
        <w:rPr>
          <w:iCs/>
        </w:rPr>
        <w:t xml:space="preserve">obteniendo buenos </w:t>
      </w:r>
      <w:r>
        <w:rPr>
          <w:iCs/>
        </w:rPr>
        <w:t>resultados. En</w:t>
      </w:r>
      <w:r w:rsidR="007D54E1">
        <w:rPr>
          <w:iCs/>
        </w:rPr>
        <w:t xml:space="preserve"> </w:t>
      </w:r>
      <w:r w:rsidR="007D54E1">
        <w:rPr>
          <w:iCs/>
        </w:rPr>
        <w:fldChar w:fldCharType="begin"/>
      </w:r>
      <w:r w:rsidR="007D54E1">
        <w:rPr>
          <w:iCs/>
        </w:rPr>
        <w:instrText xml:space="preserve"> ADDIN ZOTERO_ITEM CSL_CITATION {"citationID":"a1f92kbj07n","properties":{"formattedCitation":"[48]","plainCitation":"[48]"},"citationItems":[{"id":379,"uris":["http://zotero.org/users/local/Ql1sXnnS/items/6RSUCQF2"],"uri":["http://zotero.org/users/local/Ql1sXnnS/items/6RSUCQF2"],"itemData":{"id":379,"type":"article-journal","title":"A comparative study on local binary pattern (LBP) based face recognition: LBP histogram versus LBP image","container-title":"Neurocomputing","page":"365–379","volume":"120","author":[{"family":"Yang","given":"Bo"},{"family":"Chen","given":"Songcan"}],"issued":{"date-parts":[["2013"]]}}}],"schema":"https://github.com/citation-style-language/schema/raw/master/csl-citation.json"} </w:instrText>
      </w:r>
      <w:r w:rsidR="007D54E1">
        <w:rPr>
          <w:iCs/>
        </w:rPr>
        <w:fldChar w:fldCharType="separate"/>
      </w:r>
      <w:r w:rsidR="007D54E1">
        <w:rPr>
          <w:iCs/>
          <w:noProof/>
        </w:rPr>
        <w:t>[48]</w:t>
      </w:r>
      <w:r w:rsidR="007D54E1">
        <w:rPr>
          <w:iCs/>
        </w:rPr>
        <w:fldChar w:fldCharType="end"/>
      </w:r>
      <w:r>
        <w:rPr>
          <w:iCs/>
        </w:rPr>
        <w:t xml:space="preserve"> se realizó</w:t>
      </w:r>
      <w:r w:rsidR="009C132D" w:rsidRPr="009C132D">
        <w:rPr>
          <w:iCs/>
        </w:rPr>
        <w:t xml:space="preserve"> un estudio </w:t>
      </w:r>
      <w:r>
        <w:rPr>
          <w:iCs/>
        </w:rPr>
        <w:t xml:space="preserve">para evaluar </w:t>
      </w:r>
      <w:r w:rsidRPr="009C132D">
        <w:rPr>
          <w:iCs/>
        </w:rPr>
        <w:t>distintas</w:t>
      </w:r>
      <w:r w:rsidR="009C132D" w:rsidRPr="009C132D">
        <w:rPr>
          <w:iCs/>
        </w:rPr>
        <w:t xml:space="preserve"> técnicas basadas en LBP para el reconocimiento de rostros </w:t>
      </w:r>
      <w:r>
        <w:rPr>
          <w:iCs/>
        </w:rPr>
        <w:t xml:space="preserve">demostrando, </w:t>
      </w:r>
      <w:r w:rsidR="009C132D" w:rsidRPr="009C132D">
        <w:rPr>
          <w:iCs/>
        </w:rPr>
        <w:t xml:space="preserve">que </w:t>
      </w:r>
      <w:r>
        <w:rPr>
          <w:iCs/>
        </w:rPr>
        <w:t>si se divide</w:t>
      </w:r>
      <w:r w:rsidR="009C132D" w:rsidRPr="009C132D">
        <w:rPr>
          <w:iCs/>
        </w:rPr>
        <w:t xml:space="preserve"> el rostro en subregiones para describirlas usando LBP </w:t>
      </w:r>
      <w:r>
        <w:rPr>
          <w:iCs/>
        </w:rPr>
        <w:t>se incrementa</w:t>
      </w:r>
      <w:r w:rsidR="009C132D" w:rsidRPr="009C132D">
        <w:rPr>
          <w:iCs/>
        </w:rPr>
        <w:t xml:space="preserve"> notablemente la precisión de los sistemas de clasificación frente a la descripción del rostro por completo.</w:t>
      </w:r>
    </w:p>
    <w:p w14:paraId="33A84EB6" w14:textId="4605F67C" w:rsidR="009C132D" w:rsidRPr="009C132D" w:rsidRDefault="009C132D" w:rsidP="009C132D">
      <w:pPr>
        <w:pStyle w:val="Estilo12ptPrimeralnea05cm"/>
        <w:rPr>
          <w:iCs/>
        </w:rPr>
      </w:pPr>
      <w:r w:rsidRPr="009C132D">
        <w:rPr>
          <w:iCs/>
        </w:rPr>
        <w:lastRenderedPageBreak/>
        <w:t xml:space="preserve"> También se ha utilizado LBP para la detección de rostros en imágenes. En</w:t>
      </w:r>
      <w:r w:rsidR="007D54E1">
        <w:rPr>
          <w:iCs/>
        </w:rPr>
        <w:t xml:space="preserve"> </w:t>
      </w:r>
      <w:r w:rsidR="007D54E1">
        <w:rPr>
          <w:iCs/>
        </w:rPr>
        <w:fldChar w:fldCharType="begin"/>
      </w:r>
      <w:r w:rsidR="007D54E1">
        <w:rPr>
          <w:iCs/>
        </w:rPr>
        <w:instrText xml:space="preserve"> ADDIN ZOTERO_ITEM CSL_CITATION {"citationID":"a3jrdh41f","properties":{"formattedCitation":"[49]","plainCitation":"[49]"},"citationItems":[{"id":380,"uris":["http://zotero.org/users/local/Ql1sXnnS/items/JS26ZVBS"],"uri":["http://zotero.org/users/local/Ql1sXnnS/items/JS26ZVBS"],"itemData":{"id":380,"type":"article-journal","title":"Feature local binary patterns with application to eye detection","container-title":"Neurocomputing","page":"138–152","volume":"113","author":[{"family":"Gu","given":"Jiayu"},{"family":"Liu","given":"Chengjun"}],"issued":{"date-parts":[["2013"]]}}}],"schema":"https://github.com/citation-style-language/schema/raw/master/csl-citation.json"} </w:instrText>
      </w:r>
      <w:r w:rsidR="007D54E1">
        <w:rPr>
          <w:iCs/>
        </w:rPr>
        <w:fldChar w:fldCharType="separate"/>
      </w:r>
      <w:r w:rsidR="007D54E1">
        <w:rPr>
          <w:iCs/>
          <w:noProof/>
        </w:rPr>
        <w:t>[49]</w:t>
      </w:r>
      <w:r w:rsidR="007D54E1">
        <w:rPr>
          <w:iCs/>
        </w:rPr>
        <w:fldChar w:fldCharType="end"/>
      </w:r>
      <w:r w:rsidRPr="009C132D">
        <w:rPr>
          <w:iCs/>
        </w:rPr>
        <w:t xml:space="preserve"> se centran en detectar los ojos de las personas para estimar la posición de la cara teniendo en cuenta que el ojo es una región de la imagen con una alta variabilidad. En </w:t>
      </w:r>
      <w:r w:rsidR="007D54E1">
        <w:rPr>
          <w:iCs/>
        </w:rPr>
        <w:fldChar w:fldCharType="begin"/>
      </w:r>
      <w:r w:rsidR="007D54E1">
        <w:rPr>
          <w:iCs/>
        </w:rPr>
        <w:instrText xml:space="preserve"> ADDIN ZOTERO_ITEM CSL_CITATION {"citationID":"a18i2inuqi5","properties":{"formattedCitation":"[50]","plainCitation":"[50]"},"citationItems":[{"id":381,"uris":["http://zotero.org/users/local/Ql1sXnnS/items/42ZE3D98"],"uri":["http://zotero.org/users/local/Ql1sXnnS/items/42ZE3D98"],"itemData":{"id":381,"type":"article-journal","title":"Graph-based semi-supervised learning with local binary patterns for holistic object categorization","container-title":"Expert Systems with Applications","page":"7744–7753","volume":"41","issue":"17","author":[{"family":"Dornaika","given":"Fadi"},{"family":"Bosaghzadeh","given":"Alireza"},{"family":"Salmane","given":"Houssam"},{"family":"Ruichek","given":"Yassine"}],"issued":{"date-parts":[["2014"]]}}}],"schema":"https://github.com/citation-style-language/schema/raw/master/csl-citation.json"} </w:instrText>
      </w:r>
      <w:r w:rsidR="007D54E1">
        <w:rPr>
          <w:iCs/>
        </w:rPr>
        <w:fldChar w:fldCharType="separate"/>
      </w:r>
      <w:r w:rsidR="007D54E1">
        <w:rPr>
          <w:iCs/>
          <w:noProof/>
        </w:rPr>
        <w:t>[50]</w:t>
      </w:r>
      <w:r w:rsidR="007D54E1">
        <w:rPr>
          <w:iCs/>
        </w:rPr>
        <w:fldChar w:fldCharType="end"/>
      </w:r>
      <w:r w:rsidRPr="009C132D">
        <w:rPr>
          <w:iCs/>
        </w:rPr>
        <w:t xml:space="preserve">, </w:t>
      </w:r>
      <w:r w:rsidR="0053054D">
        <w:rPr>
          <w:iCs/>
        </w:rPr>
        <w:t>proponen</w:t>
      </w:r>
      <w:r w:rsidRPr="009C132D">
        <w:rPr>
          <w:iCs/>
        </w:rPr>
        <w:t xml:space="preserve"> una técnica basada en la construcción de un grafo adaptativo que utiliza está </w:t>
      </w:r>
      <w:r w:rsidR="0053054D">
        <w:rPr>
          <w:iCs/>
        </w:rPr>
        <w:t xml:space="preserve">LBP para descripción </w:t>
      </w:r>
      <w:r w:rsidRPr="009C132D">
        <w:rPr>
          <w:iCs/>
        </w:rPr>
        <w:t xml:space="preserve">las regiones. En este trabajo, se centran en que el descriptor de una imagen está formado por una combinación del resto de descriptores existentes en la base de datos a los que se les asigna unos pesos concretos. </w:t>
      </w:r>
      <w:r w:rsidR="0053054D">
        <w:rPr>
          <w:iCs/>
        </w:rPr>
        <w:t>Así</w:t>
      </w:r>
      <w:r w:rsidRPr="009C132D">
        <w:rPr>
          <w:iCs/>
        </w:rPr>
        <w:t>, si una imagen contiene un objeto concreto, el peso asociado a ese objeto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1" w:name="_Toc484552575"/>
      <w:commentRangeStart w:id="112"/>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commentRangeEnd w:id="112"/>
      <w:r w:rsidR="003803D9">
        <w:rPr>
          <w:rStyle w:val="Refdecomentario"/>
          <w:rFonts w:ascii="Times New Roman" w:hAnsi="Times New Roman"/>
          <w:b w:val="0"/>
          <w:kern w:val="0"/>
          <w:lang w:val="es-ES"/>
        </w:rPr>
        <w:commentReference w:id="112"/>
      </w:r>
      <w:bookmarkEnd w:id="111"/>
    </w:p>
    <w:p w14:paraId="53B0BD87" w14:textId="77777777" w:rsidR="006B6DA8" w:rsidRPr="003803D9" w:rsidRDefault="006B6DA8" w:rsidP="003803D9">
      <w:pPr>
        <w:pStyle w:val="Estilo12ptPrimeralnea05cm"/>
        <w:rPr>
          <w:iCs/>
        </w:rPr>
      </w:pPr>
      <w:r w:rsidRPr="003803D9">
        <w:rPr>
          <w:iCs/>
        </w:rPr>
        <w:t>Debido al hecho de que las wavelets permiten el análisis simultáneo de la frecuencia y el tiempo, las transformadas wavelet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ión de ruido y así sucesivamente.</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3" w:name="_Toc484552576"/>
      <w:r w:rsidRPr="00F0497C">
        <w:lastRenderedPageBreak/>
        <w:t>EXPERIMENTOS</w:t>
      </w:r>
      <w:bookmarkEnd w:id="113"/>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PicsArt: se les ha aplicado a todas el filtro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4" w:name="_Toc458582051"/>
      <w:bookmarkStart w:id="115" w:name="_Toc459876780"/>
      <w:bookmarkStart w:id="116" w:name="_Toc460364131"/>
      <w:bookmarkStart w:id="117" w:name="_Toc484552577"/>
      <w:commentRangeStart w:id="118"/>
      <w:r>
        <w:lastRenderedPageBreak/>
        <w:t>Conclusiones</w:t>
      </w:r>
      <w:bookmarkEnd w:id="114"/>
      <w:bookmarkEnd w:id="115"/>
      <w:r>
        <w:t xml:space="preserve"> y Trabajo Futuro</w:t>
      </w:r>
      <w:bookmarkEnd w:id="116"/>
      <w:commentRangeEnd w:id="118"/>
      <w:r>
        <w:rPr>
          <w:rStyle w:val="Refdecomentario"/>
          <w:rFonts w:ascii="Times New Roman" w:hAnsi="Times New Roman"/>
          <w:b w:val="0"/>
          <w:smallCaps w:val="0"/>
          <w:kern w:val="0"/>
          <w:lang w:val="es-ES"/>
        </w:rPr>
        <w:commentReference w:id="118"/>
      </w:r>
      <w:bookmarkEnd w:id="117"/>
    </w:p>
    <w:p w14:paraId="0257DD74" w14:textId="77777777" w:rsidR="00037728" w:rsidRPr="001D2912" w:rsidRDefault="00037728" w:rsidP="00037728">
      <w:pPr>
        <w:pStyle w:val="Ttulo2"/>
        <w:numPr>
          <w:ilvl w:val="1"/>
          <w:numId w:val="1"/>
        </w:numPr>
        <w:rPr>
          <w:bCs/>
        </w:rPr>
      </w:pPr>
      <w:bookmarkStart w:id="119" w:name="_Toc454808030"/>
      <w:bookmarkStart w:id="120" w:name="_Toc460364132"/>
      <w:bookmarkStart w:id="121" w:name="_Toc484552578"/>
      <w:r>
        <w:t>Conclusiones</w:t>
      </w:r>
      <w:bookmarkEnd w:id="119"/>
      <w:bookmarkEnd w:id="120"/>
      <w:bookmarkEnd w:id="121"/>
    </w:p>
    <w:p w14:paraId="7FD76714" w14:textId="77777777" w:rsidR="00037728" w:rsidRDefault="00037728" w:rsidP="00037728">
      <w:pPr>
        <w:pStyle w:val="Estilo12ptPrimeralnea05cm"/>
        <w:spacing w:before="120" w:after="240"/>
        <w:ind w:firstLine="0"/>
        <w:rPr>
          <w:lang w:val="es-ES"/>
        </w:rPr>
      </w:pPr>
      <w:r w:rsidRPr="003C5545">
        <w:rPr>
          <w:lang w:val="es-ES"/>
        </w:rPr>
        <w:t xml:space="preserve">La mayoría de las redes sociales ofrecen a los usuarios la posibilidad de subir fotos para enriquecer su perfil. Algunas de estas redes sociales se dedican a compartir fotos y Vídeos. </w:t>
      </w:r>
    </w:p>
    <w:p w14:paraId="059A7676" w14:textId="77777777" w:rsidR="00037728" w:rsidRDefault="00037728" w:rsidP="00037728">
      <w:pPr>
        <w:pStyle w:val="Estilo12ptPrimeralnea05cm"/>
        <w:spacing w:before="120" w:after="240"/>
        <w:rPr>
          <w:lang w:val="es-ES"/>
        </w:rPr>
      </w:pPr>
      <w:r w:rsidRPr="003C5545">
        <w:rPr>
          <w:lang w:val="es-ES"/>
        </w:rPr>
        <w:t>Encontrar cuentas de redes sociales que pertene</w:t>
      </w:r>
      <w:r>
        <w:rPr>
          <w:lang w:val="es-ES"/>
        </w:rPr>
        <w:t>z</w:t>
      </w:r>
      <w:r w:rsidRPr="003C5545">
        <w:rPr>
          <w:lang w:val="es-ES"/>
        </w:rPr>
        <w:t>c</w:t>
      </w:r>
      <w:r>
        <w:rPr>
          <w:lang w:val="es-ES"/>
        </w:rPr>
        <w:t>a</w:t>
      </w:r>
      <w:r w:rsidRPr="003C5545">
        <w:rPr>
          <w:lang w:val="es-ES"/>
        </w:rPr>
        <w:t xml:space="preserve">n a una determinada persona puede ser muy valiosa. La tarea es no trivial, incluso si </w:t>
      </w:r>
      <w:r>
        <w:rPr>
          <w:lang w:val="es-ES"/>
        </w:rPr>
        <w:t xml:space="preserve">se </w:t>
      </w:r>
      <w:r w:rsidRPr="003C5545">
        <w:rPr>
          <w:lang w:val="es-ES"/>
        </w:rPr>
        <w:t>conoce detalles de la identidad.</w:t>
      </w:r>
      <w:r>
        <w:rPr>
          <w:lang w:val="es-ES"/>
        </w:rPr>
        <w:t xml:space="preserve"> S</w:t>
      </w:r>
      <w:r w:rsidRPr="0053785F">
        <w:rPr>
          <w:lang w:val="es-ES"/>
        </w:rPr>
        <w:t xml:space="preserve">in embargo, desde la perspectiva de las investigaciones forenses digitales, </w:t>
      </w:r>
      <w:r>
        <w:rPr>
          <w:lang w:val="es-ES"/>
        </w:rPr>
        <w:t xml:space="preserve">identificar </w:t>
      </w:r>
      <w:r w:rsidRPr="0053785F">
        <w:rPr>
          <w:lang w:val="es-ES"/>
        </w:rPr>
        <w:t xml:space="preserve">a la persona que </w:t>
      </w:r>
      <w:r>
        <w:rPr>
          <w:lang w:val="es-ES"/>
        </w:rPr>
        <w:t xml:space="preserve">generó </w:t>
      </w:r>
      <w:r w:rsidRPr="0053785F">
        <w:rPr>
          <w:lang w:val="es-ES"/>
        </w:rPr>
        <w:t>na imagen es importante en varios escenarios.</w:t>
      </w:r>
      <w:r>
        <w:rPr>
          <w:lang w:val="es-ES"/>
        </w:rPr>
        <w:t xml:space="preserve"> Por ejemplo, </w:t>
      </w:r>
      <w:r w:rsidRPr="0053785F">
        <w:rPr>
          <w:lang w:val="es-ES"/>
        </w:rPr>
        <w:t>el caso de un teléfono inteligente robado</w:t>
      </w:r>
      <w:r>
        <w:rPr>
          <w:lang w:val="es-ES"/>
        </w:rPr>
        <w:t>,</w:t>
      </w:r>
      <w:r w:rsidRPr="0053785F">
        <w:rPr>
          <w:lang w:val="es-ES"/>
        </w:rPr>
        <w:t xml:space="preserve"> </w:t>
      </w:r>
      <w:r>
        <w:rPr>
          <w:lang w:val="es-ES"/>
        </w:rPr>
        <w:t>que después del</w:t>
      </w:r>
      <w:r w:rsidRPr="0053785F">
        <w:rPr>
          <w:lang w:val="es-ES"/>
        </w:rPr>
        <w:t xml:space="preserve"> robo, </w:t>
      </w:r>
      <w:r>
        <w:rPr>
          <w:lang w:val="es-ES"/>
        </w:rPr>
        <w:t xml:space="preserve">el ladrón lo utiliza para </w:t>
      </w:r>
      <w:r w:rsidRPr="0053785F">
        <w:rPr>
          <w:lang w:val="es-ES"/>
        </w:rPr>
        <w:t>toma</w:t>
      </w:r>
      <w:r>
        <w:rPr>
          <w:lang w:val="es-ES"/>
        </w:rPr>
        <w:t>r</w:t>
      </w:r>
      <w:r w:rsidRPr="0053785F">
        <w:rPr>
          <w:lang w:val="es-ES"/>
        </w:rPr>
        <w:t xml:space="preserve"> fotografías </w:t>
      </w:r>
      <w:r>
        <w:rPr>
          <w:lang w:val="es-ES"/>
        </w:rPr>
        <w:t>y compartirlas</w:t>
      </w:r>
      <w:r w:rsidRPr="0053785F">
        <w:rPr>
          <w:lang w:val="es-ES"/>
        </w:rPr>
        <w:t xml:space="preserve"> en sus redes sociales. </w:t>
      </w:r>
      <w:r>
        <w:rPr>
          <w:lang w:val="es-ES"/>
        </w:rPr>
        <w:t xml:space="preserve">Las fotografías publicadas por la víctima en sus redes sociales pueden ser utilizadas como muestras </w:t>
      </w:r>
      <w:r w:rsidRPr="0053785F">
        <w:rPr>
          <w:lang w:val="es-ES"/>
        </w:rPr>
        <w:t xml:space="preserve">para correlacionar las imágenes </w:t>
      </w:r>
      <w:r>
        <w:rPr>
          <w:lang w:val="es-ES"/>
        </w:rPr>
        <w:t xml:space="preserve">e </w:t>
      </w:r>
      <w:r w:rsidRPr="0053785F">
        <w:rPr>
          <w:lang w:val="es-ES"/>
        </w:rPr>
        <w:t>identificar al ladrón.</w:t>
      </w:r>
    </w:p>
    <w:p w14:paraId="11BF5194" w14:textId="77777777" w:rsidR="00037728" w:rsidRDefault="00037728" w:rsidP="00037728">
      <w:pPr>
        <w:pStyle w:val="Estilo12ptPrimeralnea05cm"/>
        <w:spacing w:before="120" w:after="240"/>
        <w:rPr>
          <w:lang w:val="es-ES"/>
        </w:rPr>
      </w:pPr>
      <w:r w:rsidRPr="008260C0">
        <w:rPr>
          <w:lang w:val="es-ES"/>
        </w:rPr>
        <w:t>E</w:t>
      </w:r>
      <w:r>
        <w:rPr>
          <w:lang w:val="es-ES"/>
        </w:rPr>
        <w:t xml:space="preserve">n este trabajo se ha propuesto un algoritmo basado en el </w:t>
      </w:r>
      <w:r w:rsidRPr="00537817">
        <w:rPr>
          <w:lang w:val="es-ES"/>
        </w:rPr>
        <w:t>patrón PRNU</w:t>
      </w:r>
      <w:r>
        <w:rPr>
          <w:lang w:val="es-ES"/>
        </w:rPr>
        <w:t>,</w:t>
      </w:r>
      <w:r w:rsidRPr="00537817">
        <w:rPr>
          <w:lang w:val="es-ES"/>
        </w:rPr>
        <w:t xml:space="preserve"> </w:t>
      </w:r>
      <w:r>
        <w:rPr>
          <w:lang w:val="es-ES"/>
        </w:rPr>
        <w:t xml:space="preserve">combinado con técnicas de agrupamiento, </w:t>
      </w:r>
      <w:r w:rsidRPr="00537817">
        <w:rPr>
          <w:lang w:val="es-ES"/>
        </w:rPr>
        <w:t>para identificar al propietario de un dispositivo móvil</w:t>
      </w:r>
      <w:r>
        <w:rPr>
          <w:lang w:val="es-ES"/>
        </w:rPr>
        <w:t xml:space="preserve">. La identificación de la fuente es realizada analizando las fotografías </w:t>
      </w:r>
      <w:r w:rsidRPr="00537817">
        <w:rPr>
          <w:lang w:val="es-ES"/>
        </w:rPr>
        <w:t xml:space="preserve">que </w:t>
      </w:r>
      <w:r>
        <w:rPr>
          <w:lang w:val="es-ES"/>
        </w:rPr>
        <w:t xml:space="preserve">un usuario de redes sociales </w:t>
      </w:r>
      <w:r w:rsidRPr="00537817">
        <w:rPr>
          <w:lang w:val="es-ES"/>
        </w:rPr>
        <w:t xml:space="preserve">sube desde el </w:t>
      </w:r>
      <w:r>
        <w:rPr>
          <w:lang w:val="es-ES"/>
        </w:rPr>
        <w:t xml:space="preserve">propio dispositivo. </w:t>
      </w:r>
    </w:p>
    <w:p w14:paraId="73A963E5" w14:textId="77777777" w:rsidR="00037728" w:rsidRDefault="00037728" w:rsidP="00037728">
      <w:pPr>
        <w:pStyle w:val="Estilo12ptPrimeralnea05cm"/>
        <w:spacing w:before="120" w:after="240"/>
      </w:pPr>
      <w:r w:rsidRPr="00537817">
        <w:rPr>
          <w:lang w:val="es-ES"/>
        </w:rPr>
        <w:t xml:space="preserve">La evaluación de la propuesta presentada se realizó con fotos subidas a </w:t>
      </w:r>
      <w:r>
        <w:rPr>
          <w:lang w:val="es-ES"/>
        </w:rPr>
        <w:t xml:space="preserve">Facebook, Flickr y Google +, </w:t>
      </w:r>
      <w:r w:rsidRPr="00537817">
        <w:rPr>
          <w:lang w:val="es-ES"/>
        </w:rPr>
        <w:t xml:space="preserve">3 </w:t>
      </w:r>
      <w:r>
        <w:rPr>
          <w:lang w:val="es-ES"/>
        </w:rPr>
        <w:t xml:space="preserve">de las </w:t>
      </w:r>
      <w:r w:rsidRPr="00537817">
        <w:rPr>
          <w:lang w:val="es-ES"/>
        </w:rPr>
        <w:t xml:space="preserve">redes sociales </w:t>
      </w:r>
      <w:r>
        <w:rPr>
          <w:lang w:val="es-ES"/>
        </w:rPr>
        <w:t>más utilizadas actualmente</w:t>
      </w:r>
      <w:r w:rsidRPr="00537817">
        <w:rPr>
          <w:lang w:val="es-ES"/>
        </w:rPr>
        <w:t xml:space="preserve">. </w:t>
      </w:r>
      <w:r>
        <w:rPr>
          <w:lang w:val="es-ES"/>
        </w:rPr>
        <w:t xml:space="preserve">Para ello, se desarrollaron dos algoritmos para descargar de forma automática fotografías de estas redes sociales. </w:t>
      </w:r>
      <w:r w:rsidRPr="0059284C">
        <w:t xml:space="preserve">Los experimentos </w:t>
      </w:r>
      <w:r>
        <w:t xml:space="preserve">se realizaron </w:t>
      </w:r>
      <w:r w:rsidRPr="0059284C">
        <w:t xml:space="preserve">con un conjunto de </w:t>
      </w:r>
      <w:r>
        <w:t xml:space="preserve">3300 fotografías </w:t>
      </w:r>
      <w:r w:rsidRPr="0059284C">
        <w:t xml:space="preserve">de </w:t>
      </w:r>
      <w:r>
        <w:t xml:space="preserve">33  </w:t>
      </w:r>
      <w:r w:rsidRPr="0059284C">
        <w:t>modelos diferentes de cámaras de dispositivos móviles</w:t>
      </w:r>
      <w:r>
        <w:t xml:space="preserve"> de 12 fabricantes, que fueron almacenados en las redes sociales y posteriormente descargados con las diferentes resoluciones disponibles en cada red social. </w:t>
      </w:r>
    </w:p>
    <w:p w14:paraId="446A2CD2" w14:textId="77777777" w:rsidR="00037728" w:rsidRDefault="00037728" w:rsidP="00037728">
      <w:pPr>
        <w:pStyle w:val="Estilo12ptPrimeralnea05cm"/>
        <w:rPr>
          <w:lang w:val="es-ES"/>
        </w:rPr>
      </w:pPr>
      <w:r>
        <w:rPr>
          <w:lang w:val="es-ES"/>
        </w:rPr>
        <w:lastRenderedPageBreak/>
        <w:t xml:space="preserve">En los resultados de los experimentos se obtuvo una tasa de aciertos del 82,8% en la </w:t>
      </w:r>
      <w:r>
        <w:t>clasificación de 11 modelos de dispositivos móviles de 5 diferentes fabricantes</w:t>
      </w:r>
      <w:r>
        <w:rPr>
          <w:lang w:val="es-ES"/>
        </w:rPr>
        <w:t xml:space="preserve"> y un 88,8% de tasa de acierto en la clasificación de fotos de fotografías </w:t>
      </w:r>
      <w:r w:rsidRPr="00ED61CF">
        <w:rPr>
          <w:lang w:val="es-ES"/>
        </w:rPr>
        <w:t xml:space="preserve">de </w:t>
      </w:r>
      <w:r>
        <w:rPr>
          <w:lang w:val="es-ES"/>
        </w:rPr>
        <w:t>5</w:t>
      </w:r>
      <w:r w:rsidRPr="00ED61CF">
        <w:rPr>
          <w:lang w:val="es-ES"/>
        </w:rPr>
        <w:t xml:space="preserve"> </w:t>
      </w:r>
      <w:r>
        <w:rPr>
          <w:lang w:val="es-ES"/>
        </w:rPr>
        <w:t xml:space="preserve">modelos del fabricante Samsung. </w:t>
      </w:r>
      <w:r w:rsidRPr="005C2427">
        <w:rPr>
          <w:lang w:val="es-ES"/>
        </w:rPr>
        <w:t xml:space="preserve">Las cámaras de los </w:t>
      </w:r>
      <w:r>
        <w:rPr>
          <w:lang w:val="es-ES"/>
        </w:rPr>
        <w:t xml:space="preserve">dispositivos </w:t>
      </w:r>
      <w:r w:rsidRPr="005C2427">
        <w:rPr>
          <w:lang w:val="es-ES"/>
        </w:rPr>
        <w:t xml:space="preserve">móviles de un mismo fabricante deberían ser muy similares para gran parte de sus productos y por tanto el ruido del sensor extraído entre modelos distintos debiera asemejarse. </w:t>
      </w:r>
      <w:r>
        <w:rPr>
          <w:lang w:val="es-ES"/>
        </w:rPr>
        <w:t xml:space="preserve">Sin embrago, se observa que </w:t>
      </w:r>
      <w:r w:rsidRPr="005C2427">
        <w:rPr>
          <w:lang w:val="es-ES"/>
        </w:rPr>
        <w:t xml:space="preserve">el valor de correlación entre </w:t>
      </w:r>
      <w:r>
        <w:rPr>
          <w:lang w:val="es-ES"/>
        </w:rPr>
        <w:t>el patrón PRNU</w:t>
      </w:r>
      <w:r w:rsidRPr="005C2427">
        <w:rPr>
          <w:lang w:val="es-ES"/>
        </w:rPr>
        <w:t xml:space="preserve"> var</w:t>
      </w:r>
      <w:r>
        <w:rPr>
          <w:lang w:val="es-ES"/>
        </w:rPr>
        <w:t>í</w:t>
      </w:r>
      <w:r w:rsidRPr="005C2427">
        <w:rPr>
          <w:lang w:val="es-ES"/>
        </w:rPr>
        <w:t>a</w:t>
      </w:r>
      <w:r>
        <w:rPr>
          <w:lang w:val="es-ES"/>
        </w:rPr>
        <w:t xml:space="preserve"> </w:t>
      </w:r>
      <w:r w:rsidRPr="005C2427">
        <w:rPr>
          <w:lang w:val="es-ES"/>
        </w:rPr>
        <w:t>lo suficiente entre modelos para identificar a cada uno por separado, incluso c</w:t>
      </w:r>
      <w:r>
        <w:rPr>
          <w:lang w:val="es-ES"/>
        </w:rPr>
        <w:t>uando los modelos son muy parecidos.</w:t>
      </w:r>
    </w:p>
    <w:p w14:paraId="38464C08" w14:textId="77777777" w:rsidR="00037728" w:rsidRPr="001D2912" w:rsidRDefault="00037728" w:rsidP="00037728">
      <w:pPr>
        <w:pStyle w:val="Ttulo2"/>
        <w:numPr>
          <w:ilvl w:val="1"/>
          <w:numId w:val="1"/>
        </w:numPr>
        <w:rPr>
          <w:bCs/>
        </w:rPr>
      </w:pPr>
      <w:bookmarkStart w:id="122" w:name="_Toc460364133"/>
      <w:bookmarkStart w:id="123" w:name="_Toc484552579"/>
      <w:r>
        <w:t>Trabajo Futuro</w:t>
      </w:r>
      <w:bookmarkEnd w:id="122"/>
      <w:bookmarkEnd w:id="123"/>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77777777" w:rsidR="00037728" w:rsidRDefault="00037728" w:rsidP="00037728">
      <w:pPr>
        <w:pStyle w:val="Estilo12ptPrimeralnea05cm"/>
        <w:numPr>
          <w:ilvl w:val="0"/>
          <w:numId w:val="23"/>
        </w:numPr>
        <w:ind w:left="284" w:hanging="284"/>
        <w:rPr>
          <w:lang w:val="es-ES"/>
        </w:rPr>
      </w:pPr>
      <w:r>
        <w:rPr>
          <w:lang w:val="es-ES"/>
        </w:rPr>
        <w:t xml:space="preserve">Ampliar la experimentación para evaluar el uso del patrón PRNU en resoluciones inferiores a 1024. </w:t>
      </w:r>
    </w:p>
    <w:p w14:paraId="7170C4A4" w14:textId="0E880D76"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de la fuente como </w:t>
      </w:r>
      <w:r>
        <w:t>los basados en las características de la imagen para identificar el propietario de una fotografía</w:t>
      </w:r>
      <w:r w:rsidR="00F3376D">
        <w:t>.</w:t>
      </w:r>
    </w:p>
    <w:p w14:paraId="0E34B02E" w14:textId="77777777" w:rsidR="00037728" w:rsidRPr="00E307C0" w:rsidRDefault="00037728" w:rsidP="00037728">
      <w:pPr>
        <w:pStyle w:val="Estilo12ptPrimeralnea05cm"/>
        <w:numPr>
          <w:ilvl w:val="0"/>
          <w:numId w:val="23"/>
        </w:numPr>
        <w:ind w:left="284" w:hanging="284"/>
        <w:rPr>
          <w:lang w:val="es-ES"/>
        </w:rPr>
      </w:pPr>
      <w:r w:rsidRPr="00E307C0">
        <w:rPr>
          <w:lang w:val="es-ES"/>
        </w:rPr>
        <w:t xml:space="preserve">Ampliar los algoritmos de identificación de la fuente a vídeos almacenados en redes sociales.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4" w:name="_Toc453594250"/>
      <w:bookmarkStart w:id="125" w:name="_Toc454808032"/>
      <w:bookmarkStart w:id="126" w:name="_Toc460364134"/>
      <w:bookmarkStart w:id="127" w:name="_Toc484552580"/>
      <w:r w:rsidRPr="00787D8C">
        <w:lastRenderedPageBreak/>
        <w:t>Introdu</w:t>
      </w:r>
      <w:bookmarkEnd w:id="124"/>
      <w:r w:rsidRPr="00787D8C">
        <w:t>ction</w:t>
      </w:r>
      <w:bookmarkEnd w:id="125"/>
      <w:bookmarkEnd w:id="126"/>
      <w:bookmarkEnd w:id="127"/>
    </w:p>
    <w:p w14:paraId="1B6AF9FB" w14:textId="77777777" w:rsidR="00037728" w:rsidRPr="00787D8C" w:rsidRDefault="00037728" w:rsidP="00037728">
      <w:pPr>
        <w:pStyle w:val="Ttulo2"/>
        <w:numPr>
          <w:ilvl w:val="1"/>
          <w:numId w:val="1"/>
        </w:numPr>
      </w:pPr>
      <w:bookmarkStart w:id="128" w:name="_Toc453594251"/>
      <w:bookmarkStart w:id="129" w:name="_Toc454808033"/>
      <w:bookmarkStart w:id="130" w:name="_Toc460364135"/>
      <w:bookmarkStart w:id="131" w:name="_Toc484552581"/>
      <w:r w:rsidRPr="00787D8C">
        <w:t>Motiva</w:t>
      </w:r>
      <w:bookmarkEnd w:id="128"/>
      <w:r w:rsidRPr="00787D8C">
        <w:t>tion</w:t>
      </w:r>
      <w:bookmarkEnd w:id="129"/>
      <w:bookmarkEnd w:id="130"/>
      <w:bookmarkEnd w:id="131"/>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All this has led to reliance on mobile phone, having users localized and making them being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in today's society,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2" w:name="_Toc460364136"/>
      <w:bookmarkStart w:id="133" w:name="_Toc484552582"/>
      <w:r>
        <w:t>Project goal</w:t>
      </w:r>
      <w:bookmarkEnd w:id="132"/>
      <w:bookmarkEnd w:id="133"/>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analyse and understand concepts from the use of mobile phones and social networks to pictures’ upload and download from social networks, in order to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Applying the generated tool to a number of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4" w:name="_Toc460364137"/>
      <w:bookmarkStart w:id="135" w:name="_Toc484552583"/>
      <w:r>
        <w:t>Work Planification</w:t>
      </w:r>
      <w:bookmarkEnd w:id="134"/>
      <w:bookmarkEnd w:id="135"/>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r>
        <w:rPr>
          <w:szCs w:val="24"/>
          <w:lang w:val="en-US"/>
        </w:rPr>
        <w:t>Tabla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r>
              <w:rPr>
                <w:rFonts w:ascii="Book Antiqua" w:hAnsi="Book Antiqua"/>
                <w:b/>
                <w:sz w:val="20"/>
                <w:lang w:val="es-ES"/>
              </w:rPr>
              <w:t>Issue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r>
              <w:rPr>
                <w:rFonts w:ascii="Book Antiqua" w:hAnsi="Book Antiqua"/>
                <w:b/>
                <w:sz w:val="20"/>
                <w:lang w:val="es-ES"/>
              </w:rPr>
              <w:t>Duratio</w:t>
            </w:r>
            <w:r w:rsidRPr="00122DF9">
              <w:rPr>
                <w:rFonts w:ascii="Book Antiqua" w:hAnsi="Book Antiqua"/>
                <w:b/>
                <w:sz w:val="20"/>
                <w:lang w:val="es-ES"/>
              </w:rPr>
              <w:t>n (</w:t>
            </w:r>
            <w:r>
              <w:rPr>
                <w:rFonts w:ascii="Book Antiqua" w:hAnsi="Book Antiqua"/>
                <w:b/>
                <w:bCs/>
                <w:color w:val="000000"/>
                <w:sz w:val="20"/>
              </w:rPr>
              <w:t>days</w:t>
            </w:r>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Beginning</w:t>
            </w:r>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r>
              <w:rPr>
                <w:rFonts w:ascii="Book Antiqua" w:hAnsi="Book Antiqua"/>
                <w:b/>
                <w:sz w:val="20"/>
                <w:lang w:val="es-ES"/>
              </w:rPr>
              <w:t>End</w:t>
            </w:r>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r>
              <w:rPr>
                <w:b/>
                <w:bCs/>
                <w:color w:val="000000"/>
                <w:sz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efinition</w:t>
            </w:r>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r>
              <w:rPr>
                <w:b/>
                <w:bCs/>
                <w:color w:val="000000"/>
                <w:sz w:val="20"/>
              </w:rPr>
              <w:t>Project’s 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D</w:t>
            </w:r>
            <w:r>
              <w:rPr>
                <w:rFonts w:ascii="Book Antiqua" w:hAnsi="Book Antiqua"/>
                <w:color w:val="000000"/>
                <w:sz w:val="20"/>
                <w:szCs w:val="20"/>
              </w:rPr>
              <w:t>esign.</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Implementatio</w:t>
            </w:r>
            <w:r w:rsidRPr="00122DF9">
              <w:rPr>
                <w:rFonts w:ascii="Book Antiqua" w:hAnsi="Book Antiqua"/>
                <w:color w:val="000000"/>
                <w:sz w:val="20"/>
                <w:szCs w:val="20"/>
              </w:rPr>
              <w:t>n</w:t>
            </w:r>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Testing operations.</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r w:rsidRPr="00122DF9">
              <w:rPr>
                <w:b/>
                <w:bCs/>
                <w:color w:val="000000"/>
                <w:sz w:val="20"/>
              </w:rPr>
              <w:t>Documenta</w:t>
            </w:r>
            <w:r>
              <w:rPr>
                <w:b/>
                <w:bCs/>
                <w:color w:val="000000"/>
                <w:sz w:val="20"/>
              </w:rPr>
              <w:t>tion</w:t>
            </w:r>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Pr>
                <w:rFonts w:ascii="Book Antiqua" w:hAnsi="Book Antiqua"/>
                <w:color w:val="000000"/>
                <w:sz w:val="20"/>
                <w:szCs w:val="20"/>
              </w:rPr>
              <w:t>Project’s documentation generation.</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Prepara</w:t>
            </w:r>
            <w:r>
              <w:rPr>
                <w:rFonts w:ascii="Book Antiqua" w:hAnsi="Book Antiqua"/>
                <w:color w:val="000000"/>
                <w:sz w:val="20"/>
                <w:szCs w:val="20"/>
              </w:rPr>
              <w:t>tion of the repor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6" w:name="_Toc460364150"/>
      <w:bookmarkStart w:id="137" w:name="_Toc484417270"/>
      <w:r w:rsidRPr="00806939">
        <w:t xml:space="preserve">Tabla </w:t>
      </w:r>
      <w:r>
        <w:t>6.1. Fases del proyecto</w:t>
      </w:r>
      <w:bookmarkEnd w:id="136"/>
      <w:bookmarkEnd w:id="137"/>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control project progress were made, in order to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r w:rsidRPr="008A3A32">
              <w:rPr>
                <w:rFonts w:ascii="Book Antiqua" w:hAnsi="Book Antiqua"/>
                <w:b/>
                <w:sz w:val="20"/>
                <w:lang w:val="es-ES"/>
              </w:rPr>
              <w:lastRenderedPageBreak/>
              <w:t>task name</w:t>
            </w:r>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r>
              <w:rPr>
                <w:rFonts w:ascii="Book Antiqua" w:hAnsi="Book Antiqua"/>
                <w:b/>
                <w:bCs/>
                <w:color w:val="000000"/>
                <w:sz w:val="20"/>
              </w:rPr>
              <w:t>days)</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Initiation</w:t>
            </w:r>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r>
              <w:rPr>
                <w:rFonts w:ascii="Book Antiqua" w:hAnsi="Book Antiqua"/>
                <w:b/>
                <w:sz w:val="20"/>
                <w:lang w:val="es-ES"/>
              </w:rPr>
              <w:t>Ending</w:t>
            </w:r>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r>
              <w:rPr>
                <w:b/>
                <w:bCs/>
                <w:color w:val="000000"/>
                <w:sz w:val="20"/>
              </w:rPr>
              <w:t>Requirements specifications</w:t>
            </w:r>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Tuenti,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r>
              <w:rPr>
                <w:b/>
                <w:bCs/>
                <w:color w:val="000000"/>
                <w:sz w:val="20"/>
              </w:rPr>
              <w:t>Design</w:t>
            </w:r>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Tuenti,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r w:rsidRPr="008508BA">
              <w:rPr>
                <w:bCs/>
                <w:color w:val="000000"/>
                <w:sz w:val="20"/>
              </w:rPr>
              <w:t xml:space="preserve">Design </w:t>
            </w:r>
            <w:r w:rsidRPr="008508BA">
              <w:rPr>
                <w:rFonts w:ascii="Book Antiqua" w:hAnsi="Book Antiqua"/>
                <w:bCs/>
                <w:color w:val="000000"/>
                <w:sz w:val="20"/>
                <w:szCs w:val="20"/>
              </w:rPr>
              <w:t>module</w:t>
            </w:r>
            <w:r w:rsidRPr="008508BA">
              <w:rPr>
                <w:bCs/>
                <w:color w:val="000000"/>
                <w:sz w:val="20"/>
              </w:rPr>
              <w:t xml:space="preserve"> management</w:t>
            </w:r>
            <w:r w:rsidRPr="008508BA">
              <w:rPr>
                <w:rFonts w:ascii="Book Antiqua" w:hAnsi="Book Antiqua"/>
                <w:bCs/>
                <w:color w:val="000000"/>
                <w:sz w:val="20"/>
                <w:szCs w:val="20"/>
              </w:rPr>
              <w:t xml:space="preserve"> downloads</w:t>
            </w:r>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r>
              <w:rPr>
                <w:b/>
                <w:bCs/>
                <w:color w:val="000000"/>
                <w:sz w:val="20"/>
              </w:rPr>
              <w:t>Implementation</w:t>
            </w:r>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programation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Implementation of flickr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r>
              <w:rPr>
                <w:b/>
                <w:bCs/>
                <w:color w:val="000000"/>
                <w:sz w:val="20"/>
              </w:rPr>
              <w:t>Tests</w:t>
            </w:r>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r>
              <w:rPr>
                <w:rFonts w:ascii="Book Antiqua" w:hAnsi="Book Antiqua"/>
                <w:bCs/>
                <w:color w:val="000000"/>
                <w:sz w:val="20"/>
                <w:szCs w:val="20"/>
              </w:rPr>
              <w:t>Follow-up weekly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8" w:name="_Toc460364138"/>
      <w:bookmarkStart w:id="139" w:name="_Toc484552584"/>
      <w:r w:rsidRPr="00BE45D1">
        <w:rPr>
          <w:sz w:val="32"/>
        </w:rPr>
        <w:lastRenderedPageBreak/>
        <w:t>Project Structure</w:t>
      </w:r>
      <w:bookmarkEnd w:id="138"/>
      <w:bookmarkEnd w:id="139"/>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In chapter 5 an analysis for the preparation of the dataset is done, talking about his information and the omission of the study of certain social networks to better understand the need to automate this process and also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0" w:name="_Toc453594289"/>
      <w:bookmarkStart w:id="141" w:name="_Toc454808036"/>
      <w:bookmarkStart w:id="142" w:name="_Toc460364139"/>
      <w:bookmarkStart w:id="143" w:name="_Toc484552585"/>
      <w:r w:rsidRPr="00F17DD8">
        <w:lastRenderedPageBreak/>
        <w:t xml:space="preserve">Conclusions </w:t>
      </w:r>
      <w:bookmarkEnd w:id="140"/>
      <w:r w:rsidRPr="00F17DD8">
        <w:t>and Future Work</w:t>
      </w:r>
      <w:bookmarkEnd w:id="141"/>
      <w:bookmarkEnd w:id="142"/>
      <w:bookmarkEnd w:id="143"/>
    </w:p>
    <w:p w14:paraId="6B066937" w14:textId="77777777" w:rsidR="00037728" w:rsidRDefault="00037728" w:rsidP="00037728">
      <w:pPr>
        <w:pStyle w:val="Ttulo2"/>
        <w:numPr>
          <w:ilvl w:val="1"/>
          <w:numId w:val="1"/>
        </w:numPr>
      </w:pPr>
      <w:bookmarkStart w:id="144" w:name="_Toc453594290"/>
      <w:bookmarkStart w:id="145" w:name="_Toc454808037"/>
      <w:bookmarkStart w:id="146" w:name="_Toc460364140"/>
      <w:bookmarkStart w:id="147" w:name="_Toc484552586"/>
      <w:r w:rsidRPr="00F17DD8">
        <w:t>Conclusions</w:t>
      </w:r>
      <w:bookmarkEnd w:id="144"/>
      <w:bookmarkEnd w:id="145"/>
      <w:bookmarkEnd w:id="146"/>
      <w:bookmarkEnd w:id="147"/>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Find social networking accounts belonging to a particular person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8" w:name="_Toc460364141"/>
      <w:bookmarkStart w:id="149" w:name="_Toc484552587"/>
      <w:r>
        <w:t>Future Work</w:t>
      </w:r>
      <w:bookmarkEnd w:id="148"/>
      <w:bookmarkEnd w:id="149"/>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0" w:name="_Toc484552588"/>
      <w:r>
        <w:lastRenderedPageBreak/>
        <w:t>Conclusiones</w:t>
      </w:r>
      <w:bookmarkEnd w:id="150"/>
    </w:p>
    <w:p w14:paraId="64B976AF" w14:textId="5FEF520C" w:rsidR="00037728" w:rsidRPr="00F0497C" w:rsidRDefault="00037728" w:rsidP="00037728">
      <w:pPr>
        <w:pStyle w:val="Ttulo1"/>
        <w:spacing w:after="720"/>
      </w:pPr>
      <w:bookmarkStart w:id="151" w:name="_Toc484552589"/>
      <w:r>
        <w:lastRenderedPageBreak/>
        <w:t>Bibliografía</w:t>
      </w:r>
      <w:bookmarkEnd w:id="151"/>
    </w:p>
    <w:p w14:paraId="78BBC77B" w14:textId="77777777" w:rsidR="006B6DA8" w:rsidRDefault="006B6DA8" w:rsidP="006B6DA8">
      <w:pPr>
        <w:rPr>
          <w:iCs/>
        </w:rPr>
      </w:pPr>
    </w:p>
    <w:p w14:paraId="71144DE0" w14:textId="77777777" w:rsidR="007D54E1" w:rsidRPr="007D54E1"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7D54E1" w:rsidRPr="007D54E1">
        <w:t>[1]</w:t>
      </w:r>
      <w:r w:rsidR="007D54E1" w:rsidRPr="007D54E1">
        <w:tab/>
        <w:t>M. A. R. García, «Análisis forense en imágenes digitales», 2009.</w:t>
      </w:r>
    </w:p>
    <w:p w14:paraId="32FC784C" w14:textId="77777777" w:rsidR="007D54E1" w:rsidRPr="007D54E1" w:rsidRDefault="007D54E1">
      <w:pPr>
        <w:widowControl w:val="0"/>
        <w:autoSpaceDE w:val="0"/>
        <w:autoSpaceDN w:val="0"/>
        <w:adjustRightInd w:val="0"/>
      </w:pPr>
      <w:r w:rsidRPr="007D54E1">
        <w:t>[2]</w:t>
      </w:r>
      <w:r w:rsidRPr="007D54E1">
        <w:tab/>
        <w:t xml:space="preserve">M. A. Qureshi y M. Deriche, «A bibliography of pixel-based blind image forgery detection techniques», </w:t>
      </w:r>
      <w:r w:rsidRPr="007D54E1">
        <w:rPr>
          <w:i/>
          <w:iCs/>
        </w:rPr>
        <w:t>Signal Process. Image Commun.</w:t>
      </w:r>
      <w:r w:rsidRPr="007D54E1">
        <w:t>, vol. 39, Part A, pp. 46-74, nov. 2015.</w:t>
      </w:r>
    </w:p>
    <w:p w14:paraId="1A9FC112" w14:textId="77777777" w:rsidR="007D54E1" w:rsidRPr="007D54E1" w:rsidRDefault="007D54E1">
      <w:pPr>
        <w:widowControl w:val="0"/>
        <w:autoSpaceDE w:val="0"/>
        <w:autoSpaceDN w:val="0"/>
        <w:adjustRightInd w:val="0"/>
      </w:pPr>
      <w:r w:rsidRPr="007D54E1">
        <w:t>[3]</w:t>
      </w:r>
      <w:r w:rsidRPr="007D54E1">
        <w:tab/>
        <w:t xml:space="preserve">G. C. Holst y T. S. Lomheim, </w:t>
      </w:r>
      <w:r w:rsidRPr="007D54E1">
        <w:rPr>
          <w:i/>
          <w:iCs/>
        </w:rPr>
        <w:t>CMOS/CCD Sensors and Camera Systems</w:t>
      </w:r>
      <w:r w:rsidRPr="007D54E1">
        <w:t>, vol. 172. JCD Publishing, 2007.</w:t>
      </w:r>
    </w:p>
    <w:p w14:paraId="7DBE919F" w14:textId="77777777" w:rsidR="007D54E1" w:rsidRPr="007D54E1" w:rsidRDefault="007D54E1">
      <w:pPr>
        <w:widowControl w:val="0"/>
        <w:autoSpaceDE w:val="0"/>
        <w:autoSpaceDN w:val="0"/>
        <w:adjustRightInd w:val="0"/>
      </w:pPr>
      <w:r w:rsidRPr="007D54E1">
        <w:t>[4]</w:t>
      </w:r>
      <w:r w:rsidRPr="007D54E1">
        <w:tab/>
        <w:t xml:space="preserve">T. Van Lanh, K.-S. Chong, S. Emmanuel, y M. S. Kankanhalli, «A survey on digital camera image forensic methods», en </w:t>
      </w:r>
      <w:r w:rsidRPr="007D54E1">
        <w:rPr>
          <w:i/>
          <w:iCs/>
        </w:rPr>
        <w:t>Multimedia and Expo, 2007 IEEE International Conference on</w:t>
      </w:r>
      <w:r w:rsidRPr="007D54E1">
        <w:t>, 2007, pp. 16–19.</w:t>
      </w:r>
    </w:p>
    <w:p w14:paraId="12E588E9" w14:textId="77777777" w:rsidR="007D54E1" w:rsidRPr="007D54E1" w:rsidRDefault="007D54E1">
      <w:pPr>
        <w:widowControl w:val="0"/>
        <w:autoSpaceDE w:val="0"/>
        <w:autoSpaceDN w:val="0"/>
        <w:adjustRightInd w:val="0"/>
      </w:pPr>
      <w:r w:rsidRPr="007D54E1">
        <w:t>[5]</w:t>
      </w:r>
      <w:r w:rsidRPr="007D54E1">
        <w:tab/>
        <w:t xml:space="preserve">A. L. S. Orozco, D. M. A. González, L. J. G. Villalba, y J. C. H. Castro, «Anomalıas en el Seguimiento de Exif en el Análisis Forense de Metadatos de Imágenes de Moviles», </w:t>
      </w:r>
      <w:r w:rsidRPr="007D54E1">
        <w:rPr>
          <w:i/>
          <w:iCs/>
        </w:rPr>
        <w:t>Actas XII Reunión Espanola Sobre Criptologıa Segur. Inf. Donostia-San Sebastián Espana</w:t>
      </w:r>
      <w:r w:rsidRPr="007D54E1">
        <w:t>, 2012.</w:t>
      </w:r>
    </w:p>
    <w:p w14:paraId="0AC207C6" w14:textId="77777777" w:rsidR="007D54E1" w:rsidRPr="007D54E1" w:rsidRDefault="007D54E1">
      <w:pPr>
        <w:widowControl w:val="0"/>
        <w:autoSpaceDE w:val="0"/>
        <w:autoSpaceDN w:val="0"/>
        <w:adjustRightInd w:val="0"/>
      </w:pPr>
      <w:r w:rsidRPr="007D54E1">
        <w:t>[6]</w:t>
      </w:r>
      <w:r w:rsidRPr="007D54E1">
        <w:tab/>
        <w:t xml:space="preserve">A. L. S. Orozco, D. M. A. González, L. J. G. Villalba, y J. Hernández-Castro, «Analysis of errors in exif metadata on mobile devices», </w:t>
      </w:r>
      <w:r w:rsidRPr="007D54E1">
        <w:rPr>
          <w:i/>
          <w:iCs/>
        </w:rPr>
        <w:t>Multimed. Tools Appl.</w:t>
      </w:r>
      <w:r w:rsidRPr="007D54E1">
        <w:t>, vol. 74, n.</w:t>
      </w:r>
      <w:r w:rsidRPr="007D54E1">
        <w:rPr>
          <w:vertAlign w:val="superscript"/>
        </w:rPr>
        <w:t>o</w:t>
      </w:r>
      <w:r w:rsidRPr="007D54E1">
        <w:t xml:space="preserve"> 13, pp. 4735–4763, 2015.</w:t>
      </w:r>
    </w:p>
    <w:p w14:paraId="50B0E216" w14:textId="77777777" w:rsidR="007D54E1" w:rsidRPr="007D54E1" w:rsidRDefault="007D54E1">
      <w:pPr>
        <w:widowControl w:val="0"/>
        <w:autoSpaceDE w:val="0"/>
        <w:autoSpaceDN w:val="0"/>
        <w:adjustRightInd w:val="0"/>
      </w:pPr>
      <w:r w:rsidRPr="007D54E1">
        <w:t>[7]</w:t>
      </w:r>
      <w:r w:rsidRPr="007D54E1">
        <w:tab/>
        <w:t xml:space="preserve">M. Boutell y J. Luo, «Beyond Pixels: Exploiting Camera Metadata for Photo Classification», </w:t>
      </w:r>
      <w:r w:rsidRPr="007D54E1">
        <w:rPr>
          <w:i/>
          <w:iCs/>
        </w:rPr>
        <w:t>Pattern Recogn</w:t>
      </w:r>
      <w:r w:rsidRPr="007D54E1">
        <w:t>, vol. 38, n.</w:t>
      </w:r>
      <w:r w:rsidRPr="007D54E1">
        <w:rPr>
          <w:vertAlign w:val="superscript"/>
        </w:rPr>
        <w:t>o</w:t>
      </w:r>
      <w:r w:rsidRPr="007D54E1">
        <w:t xml:space="preserve"> 6, jun. 2005.</w:t>
      </w:r>
    </w:p>
    <w:p w14:paraId="2CDE57CF" w14:textId="77777777" w:rsidR="007D54E1" w:rsidRPr="007D54E1" w:rsidRDefault="007D54E1">
      <w:pPr>
        <w:widowControl w:val="0"/>
        <w:autoSpaceDE w:val="0"/>
        <w:autoSpaceDN w:val="0"/>
        <w:adjustRightInd w:val="0"/>
      </w:pPr>
      <w:r w:rsidRPr="007D54E1">
        <w:t>[8]</w:t>
      </w:r>
      <w:r w:rsidRPr="007D54E1">
        <w:tab/>
        <w:t xml:space="preserve">K. San Choi, E. Y. Lam, y K. K. Wong, «Source camera identification using footprints from lens aberration», en </w:t>
      </w:r>
      <w:r w:rsidRPr="007D54E1">
        <w:rPr>
          <w:i/>
          <w:iCs/>
        </w:rPr>
        <w:t>Electronic Imaging 2006</w:t>
      </w:r>
      <w:r w:rsidRPr="007D54E1">
        <w:t>, 2006, p. 60690J–60690J.</w:t>
      </w:r>
    </w:p>
    <w:p w14:paraId="68DB76AA" w14:textId="77777777" w:rsidR="007D54E1" w:rsidRPr="007D54E1" w:rsidRDefault="007D54E1">
      <w:pPr>
        <w:widowControl w:val="0"/>
        <w:autoSpaceDE w:val="0"/>
        <w:autoSpaceDN w:val="0"/>
        <w:adjustRightInd w:val="0"/>
      </w:pPr>
      <w:r w:rsidRPr="007D54E1">
        <w:t>[9]</w:t>
      </w:r>
      <w:r w:rsidRPr="007D54E1">
        <w:tab/>
        <w:t xml:space="preserve">L. T. Van, S. Emmanuel, y M. S. Kankanhalli, «Identifying source cell phone using chromatic aberration», en </w:t>
      </w:r>
      <w:r w:rsidRPr="007D54E1">
        <w:rPr>
          <w:i/>
          <w:iCs/>
        </w:rPr>
        <w:t>Multimedia and Expo, 2007 IEEE International Conference on</w:t>
      </w:r>
      <w:r w:rsidRPr="007D54E1">
        <w:t>, 2007, pp. 883–886.</w:t>
      </w:r>
    </w:p>
    <w:p w14:paraId="46644920" w14:textId="77777777" w:rsidR="007D54E1" w:rsidRPr="007D54E1" w:rsidRDefault="007D54E1">
      <w:pPr>
        <w:widowControl w:val="0"/>
        <w:autoSpaceDE w:val="0"/>
        <w:autoSpaceDN w:val="0"/>
        <w:adjustRightInd w:val="0"/>
      </w:pPr>
      <w:r w:rsidRPr="007D54E1">
        <w:t>[10]</w:t>
      </w:r>
      <w:r w:rsidRPr="007D54E1">
        <w:tab/>
        <w:t xml:space="preserve">S. Bayram, H. T. Sencar, y N. Memon, «Classification of digital camera-models based on demosaicing artifacts», </w:t>
      </w:r>
      <w:r w:rsidRPr="007D54E1">
        <w:rPr>
          <w:i/>
          <w:iCs/>
        </w:rPr>
        <w:t>Digit. Investig.</w:t>
      </w:r>
      <w:r w:rsidRPr="007D54E1">
        <w:t>, vol. 5, n.</w:t>
      </w:r>
      <w:r w:rsidRPr="007D54E1">
        <w:rPr>
          <w:vertAlign w:val="superscript"/>
        </w:rPr>
        <w:t>o</w:t>
      </w:r>
      <w:r w:rsidRPr="007D54E1">
        <w:t xml:space="preserve"> 1, pp. 49–59, 2008.</w:t>
      </w:r>
    </w:p>
    <w:p w14:paraId="105623A6" w14:textId="77777777" w:rsidR="007D54E1" w:rsidRPr="007D54E1" w:rsidRDefault="007D54E1">
      <w:pPr>
        <w:widowControl w:val="0"/>
        <w:autoSpaceDE w:val="0"/>
        <w:autoSpaceDN w:val="0"/>
        <w:adjustRightInd w:val="0"/>
      </w:pPr>
      <w:r w:rsidRPr="007D54E1">
        <w:t>[11]</w:t>
      </w:r>
      <w:r w:rsidRPr="007D54E1">
        <w:tab/>
        <w:t xml:space="preserve">Y. Long y Y. Huang, «Image based source camera identification using demosaicking», en </w:t>
      </w:r>
      <w:r w:rsidRPr="007D54E1">
        <w:rPr>
          <w:i/>
          <w:iCs/>
        </w:rPr>
        <w:t>Multimedia Signal Processing, 2006 IEEE 8th Workshop on</w:t>
      </w:r>
      <w:r w:rsidRPr="007D54E1">
        <w:t>, 2006, pp. 419–424.</w:t>
      </w:r>
    </w:p>
    <w:p w14:paraId="53A254AC" w14:textId="77777777" w:rsidR="007D54E1" w:rsidRPr="007D54E1" w:rsidRDefault="007D54E1">
      <w:pPr>
        <w:widowControl w:val="0"/>
        <w:autoSpaceDE w:val="0"/>
        <w:autoSpaceDN w:val="0"/>
        <w:adjustRightInd w:val="0"/>
      </w:pPr>
      <w:r w:rsidRPr="007D54E1">
        <w:t>[12]</w:t>
      </w:r>
      <w:r w:rsidRPr="007D54E1">
        <w:tab/>
        <w:t xml:space="preserve">O. Celiktutan, I. Avcibas, B. Sankur, y N. Memon, «Source cell-phone identification», </w:t>
      </w:r>
      <w:r w:rsidRPr="007D54E1">
        <w:rPr>
          <w:i/>
          <w:iCs/>
        </w:rPr>
        <w:t>IEEE Signal Process. Commun. Appl.</w:t>
      </w:r>
      <w:r w:rsidRPr="007D54E1">
        <w:t>, pp. 1–3, 2005.</w:t>
      </w:r>
    </w:p>
    <w:p w14:paraId="15971B43" w14:textId="77777777" w:rsidR="007D54E1" w:rsidRPr="007D54E1" w:rsidRDefault="007D54E1">
      <w:pPr>
        <w:widowControl w:val="0"/>
        <w:autoSpaceDE w:val="0"/>
        <w:autoSpaceDN w:val="0"/>
        <w:adjustRightInd w:val="0"/>
      </w:pPr>
      <w:r w:rsidRPr="007D54E1">
        <w:t>[13]</w:t>
      </w:r>
      <w:r w:rsidRPr="007D54E1">
        <w:tab/>
        <w:t xml:space="preserve">H. Cao y A. C. Kot, «Mobile camera identification using demosaicing features», en </w:t>
      </w:r>
      <w:r w:rsidRPr="007D54E1">
        <w:rPr>
          <w:i/>
          <w:iCs/>
        </w:rPr>
        <w:t>Circuits and systems (ISCAS), Proceedings of 2010 IEEE international symposium on</w:t>
      </w:r>
      <w:r w:rsidRPr="007D54E1">
        <w:t>, 2010, pp. 1683–1686.</w:t>
      </w:r>
    </w:p>
    <w:p w14:paraId="60FD8579" w14:textId="77777777" w:rsidR="007D54E1" w:rsidRPr="007D54E1" w:rsidRDefault="007D54E1">
      <w:pPr>
        <w:widowControl w:val="0"/>
        <w:autoSpaceDE w:val="0"/>
        <w:autoSpaceDN w:val="0"/>
        <w:adjustRightInd w:val="0"/>
      </w:pPr>
      <w:r w:rsidRPr="007D54E1">
        <w:t>[14]</w:t>
      </w:r>
      <w:r w:rsidRPr="007D54E1">
        <w:tab/>
        <w:t xml:space="preserve">J. S. Ho, O. C. Au, J. Zhou, y Y. Guo, «Inter-channel demosaicking traces for digital image forensics», en </w:t>
      </w:r>
      <w:r w:rsidRPr="007D54E1">
        <w:rPr>
          <w:i/>
          <w:iCs/>
        </w:rPr>
        <w:t>Multimedia and expo (ICME), 2010 IEEE international conference on</w:t>
      </w:r>
      <w:r w:rsidRPr="007D54E1">
        <w:t>, 2010, pp. 1475–1480.</w:t>
      </w:r>
    </w:p>
    <w:p w14:paraId="78F64C45" w14:textId="77777777" w:rsidR="007D54E1" w:rsidRPr="007D54E1" w:rsidRDefault="007D54E1">
      <w:pPr>
        <w:widowControl w:val="0"/>
        <w:autoSpaceDE w:val="0"/>
        <w:autoSpaceDN w:val="0"/>
        <w:adjustRightInd w:val="0"/>
      </w:pPr>
      <w:r w:rsidRPr="007D54E1">
        <w:t>[15]</w:t>
      </w:r>
      <w:r w:rsidRPr="007D54E1">
        <w:tab/>
        <w:t xml:space="preserve">Q. Liu </w:t>
      </w:r>
      <w:r w:rsidRPr="007D54E1">
        <w:rPr>
          <w:i/>
          <w:iCs/>
        </w:rPr>
        <w:t>et al.</w:t>
      </w:r>
      <w:r w:rsidRPr="007D54E1">
        <w:t xml:space="preserve">, «Detection of JPEG double compression and identification of smartphone image source and post-capture manipulation», </w:t>
      </w:r>
      <w:r w:rsidRPr="007D54E1">
        <w:rPr>
          <w:i/>
          <w:iCs/>
        </w:rPr>
        <w:t>Appl. Intell.</w:t>
      </w:r>
      <w:r w:rsidRPr="007D54E1">
        <w:t>, vol. 39, n.</w:t>
      </w:r>
      <w:r w:rsidRPr="007D54E1">
        <w:rPr>
          <w:vertAlign w:val="superscript"/>
        </w:rPr>
        <w:t>o</w:t>
      </w:r>
      <w:r w:rsidRPr="007D54E1">
        <w:t xml:space="preserve"> 4, pp. 705–726, 2013.</w:t>
      </w:r>
    </w:p>
    <w:p w14:paraId="1BD8E0B0" w14:textId="77777777" w:rsidR="007D54E1" w:rsidRPr="007D54E1" w:rsidRDefault="007D54E1">
      <w:pPr>
        <w:widowControl w:val="0"/>
        <w:autoSpaceDE w:val="0"/>
        <w:autoSpaceDN w:val="0"/>
        <w:adjustRightInd w:val="0"/>
      </w:pPr>
      <w:r w:rsidRPr="007D54E1">
        <w:t>[16]</w:t>
      </w:r>
      <w:r w:rsidRPr="007D54E1">
        <w:tab/>
        <w:t xml:space="preserve">M. Boutell y J. Luo, «Beyond Pixels: Exploiting Camera Metadata for Photo Classification», </w:t>
      </w:r>
      <w:r w:rsidRPr="007D54E1">
        <w:rPr>
          <w:i/>
          <w:iCs/>
        </w:rPr>
        <w:t>Pattern Recogn</w:t>
      </w:r>
      <w:r w:rsidRPr="007D54E1">
        <w:t>, vol. 38, n.</w:t>
      </w:r>
      <w:r w:rsidRPr="007D54E1">
        <w:rPr>
          <w:vertAlign w:val="superscript"/>
        </w:rPr>
        <w:t>o</w:t>
      </w:r>
      <w:r w:rsidRPr="007D54E1">
        <w:t xml:space="preserve"> 6, pp. 935–946, jun. 2005.</w:t>
      </w:r>
    </w:p>
    <w:p w14:paraId="6A308FE2" w14:textId="77777777" w:rsidR="007D54E1" w:rsidRPr="007D54E1" w:rsidRDefault="007D54E1">
      <w:pPr>
        <w:widowControl w:val="0"/>
        <w:autoSpaceDE w:val="0"/>
        <w:autoSpaceDN w:val="0"/>
        <w:adjustRightInd w:val="0"/>
      </w:pPr>
      <w:r w:rsidRPr="007D54E1">
        <w:t>[17]</w:t>
      </w:r>
      <w:r w:rsidRPr="007D54E1">
        <w:tab/>
        <w:t xml:space="preserve">M.-J. Tsai, C.-L. Lai, y J. Liu, «Camera/mobile phone source identification for digital forensics», en </w:t>
      </w:r>
      <w:r w:rsidRPr="007D54E1">
        <w:rPr>
          <w:i/>
          <w:iCs/>
        </w:rPr>
        <w:t xml:space="preserve">Acoustics, Speech and Signal Processing, 2007. ICASSP 2007. </w:t>
      </w:r>
      <w:r w:rsidRPr="007D54E1">
        <w:rPr>
          <w:i/>
          <w:iCs/>
        </w:rPr>
        <w:lastRenderedPageBreak/>
        <w:t>IEEE International Conference on</w:t>
      </w:r>
      <w:r w:rsidRPr="007D54E1">
        <w:t>, 2007, vol. 2, p. II–221.</w:t>
      </w:r>
    </w:p>
    <w:p w14:paraId="640CCA09" w14:textId="77777777" w:rsidR="007D54E1" w:rsidRPr="007D54E1" w:rsidRDefault="007D54E1">
      <w:pPr>
        <w:widowControl w:val="0"/>
        <w:autoSpaceDE w:val="0"/>
        <w:autoSpaceDN w:val="0"/>
        <w:adjustRightInd w:val="0"/>
      </w:pPr>
      <w:r w:rsidRPr="007D54E1">
        <w:t>[18]</w:t>
      </w:r>
      <w:r w:rsidRPr="007D54E1">
        <w:tab/>
        <w:t xml:space="preserve">Y. Hu, C.-T. Li, y C. Zhou, «Selecting forensic features for robust source camera identification», en </w:t>
      </w:r>
      <w:r w:rsidRPr="007D54E1">
        <w:rPr>
          <w:i/>
          <w:iCs/>
        </w:rPr>
        <w:t>Computer Symposium (ICS), 2010 International</w:t>
      </w:r>
      <w:r w:rsidRPr="007D54E1">
        <w:t>, 2010, pp. 506–511.</w:t>
      </w:r>
    </w:p>
    <w:p w14:paraId="59AF9B8D" w14:textId="77777777" w:rsidR="007D54E1" w:rsidRPr="007D54E1" w:rsidRDefault="007D54E1">
      <w:pPr>
        <w:widowControl w:val="0"/>
        <w:autoSpaceDE w:val="0"/>
        <w:autoSpaceDN w:val="0"/>
        <w:adjustRightInd w:val="0"/>
      </w:pPr>
      <w:r w:rsidRPr="007D54E1">
        <w:t>[19]</w:t>
      </w:r>
      <w:r w:rsidRPr="007D54E1">
        <w:tab/>
        <w:t xml:space="preserve">C. L. Lai y Y. S. Chen, </w:t>
      </w:r>
      <w:r w:rsidRPr="007D54E1">
        <w:rPr>
          <w:i/>
          <w:iCs/>
        </w:rPr>
        <w:t>2009 Int. Conf. Mach. Learn. Cybern.</w:t>
      </w:r>
      <w:r w:rsidRPr="007D54E1">
        <w:t>, vol. 5, pp. 2991–2998, jul. 2009.</w:t>
      </w:r>
    </w:p>
    <w:p w14:paraId="40EF59B9" w14:textId="77777777" w:rsidR="007D54E1" w:rsidRPr="007D54E1" w:rsidRDefault="007D54E1">
      <w:pPr>
        <w:widowControl w:val="0"/>
        <w:autoSpaceDE w:val="0"/>
        <w:autoSpaceDN w:val="0"/>
        <w:adjustRightInd w:val="0"/>
      </w:pPr>
      <w:r w:rsidRPr="007D54E1">
        <w:t>[20]</w:t>
      </w:r>
      <w:r w:rsidRPr="007D54E1">
        <w:tab/>
        <w:t xml:space="preserve">B. Wang, Y. Guo, X. Kong, y F. Meng, «Source camera identification forensics based on wavelet features», en </w:t>
      </w:r>
      <w:r w:rsidRPr="007D54E1">
        <w:rPr>
          <w:i/>
          <w:iCs/>
        </w:rPr>
        <w:t>Intelligent Information Hiding and Multimedia Signal Processing, 2009. IIH-MSP’09. Fifth International Conference on</w:t>
      </w:r>
      <w:r w:rsidRPr="007D54E1">
        <w:t>, 2009, pp. 702–705.</w:t>
      </w:r>
    </w:p>
    <w:p w14:paraId="3951DE75" w14:textId="77777777" w:rsidR="007D54E1" w:rsidRPr="007D54E1" w:rsidRDefault="007D54E1">
      <w:pPr>
        <w:widowControl w:val="0"/>
        <w:autoSpaceDE w:val="0"/>
        <w:autoSpaceDN w:val="0"/>
        <w:adjustRightInd w:val="0"/>
      </w:pPr>
      <w:r w:rsidRPr="007D54E1">
        <w:t>[21]</w:t>
      </w:r>
      <w:r w:rsidRPr="007D54E1">
        <w:tab/>
        <w:t xml:space="preserve">F. Meng, X. Kong, y X. You, «Source camera identification based on image bi-coherence and wavelet features», en </w:t>
      </w:r>
      <w:r w:rsidRPr="007D54E1">
        <w:rPr>
          <w:i/>
          <w:iCs/>
        </w:rPr>
        <w:t>Proceedings of the fourth annual IFIP WG 11.9 international conference on digital forensics. Kyoto, Japan</w:t>
      </w:r>
      <w:r w:rsidRPr="007D54E1">
        <w:t>, 2008.</w:t>
      </w:r>
    </w:p>
    <w:p w14:paraId="14CFF696" w14:textId="77777777" w:rsidR="007D54E1" w:rsidRPr="007D54E1" w:rsidRDefault="007D54E1">
      <w:pPr>
        <w:widowControl w:val="0"/>
        <w:autoSpaceDE w:val="0"/>
        <w:autoSpaceDN w:val="0"/>
        <w:adjustRightInd w:val="0"/>
      </w:pPr>
      <w:r w:rsidRPr="007D54E1">
        <w:t>[22]</w:t>
      </w:r>
      <w:r w:rsidRPr="007D54E1">
        <w:tab/>
        <w:t xml:space="preserve">L. Ozparlak y I. Avcibas, «Differentiating between images using wavelet-based transforms: a comparative study», </w:t>
      </w:r>
      <w:r w:rsidRPr="007D54E1">
        <w:rPr>
          <w:i/>
          <w:iCs/>
        </w:rPr>
        <w:t>IEEE Trans. Inf. Forensics Secur.</w:t>
      </w:r>
      <w:r w:rsidRPr="007D54E1">
        <w:t>, vol. 6, n.</w:t>
      </w:r>
      <w:r w:rsidRPr="007D54E1">
        <w:rPr>
          <w:vertAlign w:val="superscript"/>
        </w:rPr>
        <w:t>o</w:t>
      </w:r>
      <w:r w:rsidRPr="007D54E1">
        <w:t xml:space="preserve"> 4, pp. 1418–1431, 2011.</w:t>
      </w:r>
    </w:p>
    <w:p w14:paraId="0933A84B" w14:textId="77777777" w:rsidR="007D54E1" w:rsidRPr="007D54E1" w:rsidRDefault="007D54E1">
      <w:pPr>
        <w:widowControl w:val="0"/>
        <w:autoSpaceDE w:val="0"/>
        <w:autoSpaceDN w:val="0"/>
        <w:adjustRightInd w:val="0"/>
      </w:pPr>
      <w:r w:rsidRPr="007D54E1">
        <w:t>[23]</w:t>
      </w:r>
      <w:r w:rsidRPr="007D54E1">
        <w:tab/>
        <w:t xml:space="preserve">Q. Liu </w:t>
      </w:r>
      <w:r w:rsidRPr="007D54E1">
        <w:rPr>
          <w:i/>
          <w:iCs/>
        </w:rPr>
        <w:t>et al.</w:t>
      </w:r>
      <w:r w:rsidRPr="007D54E1">
        <w:t xml:space="preserve">, «Identification of smartphone-image source and manipulation», en </w:t>
      </w:r>
      <w:r w:rsidRPr="007D54E1">
        <w:rPr>
          <w:i/>
          <w:iCs/>
        </w:rPr>
        <w:t>International Conference on Industrial, Engineering and Other Applications of Applied Intelligent Systems</w:t>
      </w:r>
      <w:r w:rsidRPr="007D54E1">
        <w:t>, 2012, pp. 262–271.</w:t>
      </w:r>
    </w:p>
    <w:p w14:paraId="1DCC09E2" w14:textId="77777777" w:rsidR="007D54E1" w:rsidRPr="007D54E1" w:rsidRDefault="007D54E1">
      <w:pPr>
        <w:widowControl w:val="0"/>
        <w:autoSpaceDE w:val="0"/>
        <w:autoSpaceDN w:val="0"/>
        <w:adjustRightInd w:val="0"/>
      </w:pPr>
      <w:r w:rsidRPr="007D54E1">
        <w:t>[24]</w:t>
      </w:r>
      <w:r w:rsidRPr="007D54E1">
        <w:tab/>
        <w:t xml:space="preserve">Z. J. Geradts, J. Bijhold, M. Kieft, K. Kurosawa, K. Kuroki, y N. Saitoh, «Methods for identification of images acquired with digital cameras», en </w:t>
      </w:r>
      <w:r w:rsidRPr="007D54E1">
        <w:rPr>
          <w:i/>
          <w:iCs/>
        </w:rPr>
        <w:t>Enabling Technologies for Law Enforcement</w:t>
      </w:r>
      <w:r w:rsidRPr="007D54E1">
        <w:t>, 2001, pp. 505–512.</w:t>
      </w:r>
    </w:p>
    <w:p w14:paraId="37A3E544" w14:textId="77777777" w:rsidR="007D54E1" w:rsidRPr="007D54E1" w:rsidRDefault="007D54E1">
      <w:pPr>
        <w:widowControl w:val="0"/>
        <w:autoSpaceDE w:val="0"/>
        <w:autoSpaceDN w:val="0"/>
        <w:adjustRightInd w:val="0"/>
      </w:pPr>
      <w:r w:rsidRPr="007D54E1">
        <w:t>[25]</w:t>
      </w:r>
      <w:r w:rsidRPr="007D54E1">
        <w:tab/>
        <w:t xml:space="preserve">J. Lukas, J. Fridrich, y M. Goljan, «Digital camera identification from sensor pattern noise», </w:t>
      </w:r>
      <w:r w:rsidRPr="007D54E1">
        <w:rPr>
          <w:i/>
          <w:iCs/>
        </w:rPr>
        <w:t>IEEE Trans. Inf. Forensics Secur.</w:t>
      </w:r>
      <w:r w:rsidRPr="007D54E1">
        <w:t>, vol. 1, n.</w:t>
      </w:r>
      <w:r w:rsidRPr="007D54E1">
        <w:rPr>
          <w:vertAlign w:val="superscript"/>
        </w:rPr>
        <w:t>o</w:t>
      </w:r>
      <w:r w:rsidRPr="007D54E1">
        <w:t xml:space="preserve"> 2, pp. 205-214, jun. 2006.</w:t>
      </w:r>
    </w:p>
    <w:p w14:paraId="259F2417" w14:textId="77777777" w:rsidR="007D54E1" w:rsidRPr="007D54E1" w:rsidRDefault="007D54E1">
      <w:pPr>
        <w:widowControl w:val="0"/>
        <w:autoSpaceDE w:val="0"/>
        <w:autoSpaceDN w:val="0"/>
        <w:adjustRightInd w:val="0"/>
      </w:pPr>
      <w:r w:rsidRPr="007D54E1">
        <w:t>[26]</w:t>
      </w:r>
      <w:r w:rsidRPr="007D54E1">
        <w:tab/>
        <w:t xml:space="preserve">F. de O. Costa, M. Eckmann, W. J. Scheirer, y A. Rocha, «Open set source camera attribution», en </w:t>
      </w:r>
      <w:r w:rsidRPr="007D54E1">
        <w:rPr>
          <w:i/>
          <w:iCs/>
        </w:rPr>
        <w:t>Graphics, Patterns and Images (SIBGRAPI), 2012 25th SIBGRAPI Conference on</w:t>
      </w:r>
      <w:r w:rsidRPr="007D54E1">
        <w:t>, 2012, pp. 71–78.</w:t>
      </w:r>
    </w:p>
    <w:p w14:paraId="65385DA5" w14:textId="77777777" w:rsidR="007D54E1" w:rsidRPr="007D54E1" w:rsidRDefault="007D54E1">
      <w:pPr>
        <w:widowControl w:val="0"/>
        <w:autoSpaceDE w:val="0"/>
        <w:autoSpaceDN w:val="0"/>
        <w:adjustRightInd w:val="0"/>
      </w:pPr>
      <w:r w:rsidRPr="007D54E1">
        <w:t>[27]</w:t>
      </w:r>
      <w:r w:rsidRPr="007D54E1">
        <w:tab/>
        <w:t>J. Rosales Corripio, D. M. Arenas González, A. L. Sandoval Orozco, y L. J. García Villalba, «Identificación de la fuente de imágenes de dispositivos móviles basada en el ruido del sensor», 2014.</w:t>
      </w:r>
    </w:p>
    <w:p w14:paraId="3E6D743C" w14:textId="77777777" w:rsidR="007D54E1" w:rsidRPr="007D54E1" w:rsidRDefault="007D54E1">
      <w:pPr>
        <w:widowControl w:val="0"/>
        <w:autoSpaceDE w:val="0"/>
        <w:autoSpaceDN w:val="0"/>
        <w:adjustRightInd w:val="0"/>
      </w:pPr>
      <w:r w:rsidRPr="007D54E1">
        <w:t>[28]</w:t>
      </w:r>
      <w:r w:rsidRPr="007D54E1">
        <w:tab/>
        <w:t xml:space="preserve">C. McKay, A. Swaminathan, H. Gou, y M. Wu, «Image acquisition forensics: Forensic analysis to identify imaging source», en </w:t>
      </w:r>
      <w:r w:rsidRPr="007D54E1">
        <w:rPr>
          <w:i/>
          <w:iCs/>
        </w:rPr>
        <w:t>Acoustics, Speech and Signal Processing, 2008. ICASSP 2008. IEEE International Conference on</w:t>
      </w:r>
      <w:r w:rsidRPr="007D54E1">
        <w:t>, 2008, pp. 1657–1660.</w:t>
      </w:r>
    </w:p>
    <w:p w14:paraId="0810EDDA" w14:textId="77777777" w:rsidR="007D54E1" w:rsidRPr="007D54E1" w:rsidRDefault="007D54E1">
      <w:pPr>
        <w:widowControl w:val="0"/>
        <w:autoSpaceDE w:val="0"/>
        <w:autoSpaceDN w:val="0"/>
        <w:adjustRightInd w:val="0"/>
      </w:pPr>
      <w:r w:rsidRPr="007D54E1">
        <w:t>[29]</w:t>
      </w:r>
      <w:r w:rsidRPr="007D54E1">
        <w:tab/>
        <w:t xml:space="preserve">J.-C. Lee, «Copy-move image forgery detection based on Gabor magnitude», </w:t>
      </w:r>
      <w:r w:rsidRPr="007D54E1">
        <w:rPr>
          <w:i/>
          <w:iCs/>
        </w:rPr>
        <w:t>J. Vis. Commun. Image Represent.</w:t>
      </w:r>
      <w:r w:rsidRPr="007D54E1">
        <w:t>, vol. 31, pp. 320-334, 2015.</w:t>
      </w:r>
    </w:p>
    <w:p w14:paraId="0C8185B0" w14:textId="77777777" w:rsidR="007D54E1" w:rsidRPr="007D54E1" w:rsidRDefault="007D54E1">
      <w:pPr>
        <w:widowControl w:val="0"/>
        <w:autoSpaceDE w:val="0"/>
        <w:autoSpaceDN w:val="0"/>
        <w:adjustRightInd w:val="0"/>
      </w:pPr>
      <w:r w:rsidRPr="007D54E1">
        <w:t>[30]</w:t>
      </w:r>
      <w:r w:rsidRPr="007D54E1">
        <w:tab/>
        <w:t xml:space="preserve">H. Huang, W. Guo, y Y. Zhang, «Detection of Copy-Move Forgery in Digital Images Using SIFT Algorithm», en </w:t>
      </w:r>
      <w:r w:rsidRPr="007D54E1">
        <w:rPr>
          <w:i/>
          <w:iCs/>
        </w:rPr>
        <w:t>2008 IEEE Pacific-Asia Workshop on Computational Intelligence and Industrial Application</w:t>
      </w:r>
      <w:r w:rsidRPr="007D54E1">
        <w:t>, 2008, vol. 2, pp. 272-276.</w:t>
      </w:r>
    </w:p>
    <w:p w14:paraId="5FF25AF8" w14:textId="77777777" w:rsidR="007D54E1" w:rsidRPr="007D54E1" w:rsidRDefault="007D54E1">
      <w:pPr>
        <w:widowControl w:val="0"/>
        <w:autoSpaceDE w:val="0"/>
        <w:autoSpaceDN w:val="0"/>
        <w:adjustRightInd w:val="0"/>
      </w:pPr>
      <w:r w:rsidRPr="007D54E1">
        <w:t>[31]</w:t>
      </w:r>
      <w:r w:rsidRPr="007D54E1">
        <w:tab/>
        <w:t xml:space="preserve">«Image splicing detection based on Markov features in {QDCT} domain», </w:t>
      </w:r>
      <w:r w:rsidRPr="007D54E1">
        <w:rPr>
          <w:i/>
          <w:iCs/>
        </w:rPr>
        <w:t>Neurocomputing</w:t>
      </w:r>
      <w:r w:rsidRPr="007D54E1">
        <w:t>, vol. 228, pp. 29-36, 2017.</w:t>
      </w:r>
    </w:p>
    <w:p w14:paraId="6F98D879" w14:textId="77777777" w:rsidR="007D54E1" w:rsidRPr="007D54E1" w:rsidRDefault="007D54E1">
      <w:pPr>
        <w:widowControl w:val="0"/>
        <w:autoSpaceDE w:val="0"/>
        <w:autoSpaceDN w:val="0"/>
        <w:adjustRightInd w:val="0"/>
      </w:pPr>
      <w:r w:rsidRPr="007D54E1">
        <w:t>[32]</w:t>
      </w:r>
      <w:r w:rsidRPr="007D54E1">
        <w:tab/>
        <w:t>M. M. D. Villasenor y L. C. Fernández, «Clasificación de objetos en imágenes usando SIFT».</w:t>
      </w:r>
    </w:p>
    <w:p w14:paraId="55B587E0" w14:textId="77777777" w:rsidR="007D54E1" w:rsidRPr="007D54E1" w:rsidRDefault="007D54E1">
      <w:pPr>
        <w:widowControl w:val="0"/>
        <w:autoSpaceDE w:val="0"/>
        <w:autoSpaceDN w:val="0"/>
        <w:adjustRightInd w:val="0"/>
      </w:pPr>
      <w:r w:rsidRPr="007D54E1">
        <w:t>[33]</w:t>
      </w:r>
      <w:r w:rsidRPr="007D54E1">
        <w:tab/>
        <w:t xml:space="preserve">Z. Liang, G. Yang, X. Ding, y L. Li, «An efficient forgery detection algorithm for object removal by exemplar-based image inpainting», </w:t>
      </w:r>
      <w:r w:rsidRPr="007D54E1">
        <w:rPr>
          <w:i/>
          <w:iCs/>
        </w:rPr>
        <w:t>J. Vis. Commun. Image Represent.</w:t>
      </w:r>
      <w:r w:rsidRPr="007D54E1">
        <w:t>, vol. 30, pp. 75-85, 2015.</w:t>
      </w:r>
    </w:p>
    <w:p w14:paraId="302A8833" w14:textId="77777777" w:rsidR="007D54E1" w:rsidRPr="007D54E1" w:rsidRDefault="007D54E1">
      <w:pPr>
        <w:widowControl w:val="0"/>
        <w:autoSpaceDE w:val="0"/>
        <w:autoSpaceDN w:val="0"/>
        <w:adjustRightInd w:val="0"/>
      </w:pPr>
      <w:r w:rsidRPr="007D54E1">
        <w:t>[34]</w:t>
      </w:r>
      <w:r w:rsidRPr="007D54E1">
        <w:tab/>
        <w:t xml:space="preserve">E. Kee y H. Farid, «A perceptual metric for photo retouching», </w:t>
      </w:r>
      <w:r w:rsidRPr="007D54E1">
        <w:rPr>
          <w:i/>
          <w:iCs/>
        </w:rPr>
        <w:t>Proc. Natl. Acad. Sci.</w:t>
      </w:r>
      <w:r w:rsidRPr="007D54E1">
        <w:t>, vol. 108, n.</w:t>
      </w:r>
      <w:r w:rsidRPr="007D54E1">
        <w:rPr>
          <w:vertAlign w:val="superscript"/>
        </w:rPr>
        <w:t>o</w:t>
      </w:r>
      <w:r w:rsidRPr="007D54E1">
        <w:t xml:space="preserve"> 50, pp. 19907-19912, 2011.</w:t>
      </w:r>
    </w:p>
    <w:p w14:paraId="6AB7CE9D" w14:textId="77777777" w:rsidR="007D54E1" w:rsidRPr="007D54E1" w:rsidRDefault="007D54E1">
      <w:pPr>
        <w:widowControl w:val="0"/>
        <w:autoSpaceDE w:val="0"/>
        <w:autoSpaceDN w:val="0"/>
        <w:adjustRightInd w:val="0"/>
      </w:pPr>
      <w:r w:rsidRPr="007D54E1">
        <w:t>[35]</w:t>
      </w:r>
      <w:r w:rsidRPr="007D54E1">
        <w:tab/>
        <w:t xml:space="preserve">W. Lu, W. Sun, F.-L. Chung, y H. Lu, «Revealing digital fakery using </w:t>
      </w:r>
      <w:r w:rsidRPr="007D54E1">
        <w:lastRenderedPageBreak/>
        <w:t xml:space="preserve">multiresolution decomposition and higher order statistics», </w:t>
      </w:r>
      <w:r w:rsidRPr="007D54E1">
        <w:rPr>
          <w:i/>
          <w:iCs/>
        </w:rPr>
        <w:t>Eng. Appl. Artif. Intell.</w:t>
      </w:r>
      <w:r w:rsidRPr="007D54E1">
        <w:t>, vol. 24, n.</w:t>
      </w:r>
      <w:r w:rsidRPr="007D54E1">
        <w:rPr>
          <w:vertAlign w:val="superscript"/>
        </w:rPr>
        <w:t>o</w:t>
      </w:r>
      <w:r w:rsidRPr="007D54E1">
        <w:t xml:space="preserve"> 4, pp. 666-672, 2011.</w:t>
      </w:r>
    </w:p>
    <w:p w14:paraId="287E3ED1" w14:textId="77777777" w:rsidR="007D54E1" w:rsidRPr="007D54E1" w:rsidRDefault="007D54E1">
      <w:pPr>
        <w:widowControl w:val="0"/>
        <w:autoSpaceDE w:val="0"/>
        <w:autoSpaceDN w:val="0"/>
        <w:adjustRightInd w:val="0"/>
      </w:pPr>
      <w:r w:rsidRPr="007D54E1">
        <w:t>[36]</w:t>
      </w:r>
      <w:r w:rsidRPr="007D54E1">
        <w:tab/>
        <w:t xml:space="preserve">A. A. Alahmadi and M. Hussain and H. Aboalsamh and G. Muhammad and G. Bebis, «Splicing image forgery detection based on DCT and Local Binary Pattern», en </w:t>
      </w:r>
      <w:r w:rsidRPr="007D54E1">
        <w:rPr>
          <w:i/>
          <w:iCs/>
        </w:rPr>
        <w:t>2013 IEEE Global Conference on Signal and Information Processing</w:t>
      </w:r>
      <w:r w:rsidRPr="007D54E1">
        <w:t>, 2013, pp. 253-256.</w:t>
      </w:r>
    </w:p>
    <w:p w14:paraId="0E3CB357" w14:textId="77777777" w:rsidR="007D54E1" w:rsidRPr="007D54E1" w:rsidRDefault="007D54E1">
      <w:pPr>
        <w:widowControl w:val="0"/>
        <w:autoSpaceDE w:val="0"/>
        <w:autoSpaceDN w:val="0"/>
        <w:adjustRightInd w:val="0"/>
      </w:pPr>
      <w:r w:rsidRPr="007D54E1">
        <w:t>[37]</w:t>
      </w:r>
      <w:r w:rsidRPr="007D54E1">
        <w:tab/>
        <w:t xml:space="preserve">W. Wang, J. Dong, y T. Tan, «Effective image splicing detection based on image chroma», en </w:t>
      </w:r>
      <w:r w:rsidRPr="007D54E1">
        <w:rPr>
          <w:i/>
          <w:iCs/>
        </w:rPr>
        <w:t>2009 16th IEEE International Conference on Image Processing (ICIP)</w:t>
      </w:r>
      <w:r w:rsidRPr="007D54E1">
        <w:t>, 2009, pp. 1257-1260.</w:t>
      </w:r>
    </w:p>
    <w:p w14:paraId="49B8DB29" w14:textId="77777777" w:rsidR="007D54E1" w:rsidRPr="007D54E1" w:rsidRDefault="007D54E1">
      <w:pPr>
        <w:widowControl w:val="0"/>
        <w:autoSpaceDE w:val="0"/>
        <w:autoSpaceDN w:val="0"/>
        <w:adjustRightInd w:val="0"/>
      </w:pPr>
      <w:r w:rsidRPr="007D54E1">
        <w:t>[38]</w:t>
      </w:r>
      <w:r w:rsidRPr="007D54E1">
        <w:tab/>
        <w:t xml:space="preserve">G. Muhammad, M. H. Al-Hammadi, M. Hussain, y G. Bebis, «Image forgery detection using steerable pyramid transform and local binary pattern», </w:t>
      </w:r>
      <w:r w:rsidRPr="007D54E1">
        <w:rPr>
          <w:i/>
          <w:iCs/>
        </w:rPr>
        <w:t>Mach. Vis. Appl.</w:t>
      </w:r>
      <w:r w:rsidRPr="007D54E1">
        <w:t>, vol. 25, n.</w:t>
      </w:r>
      <w:r w:rsidRPr="007D54E1">
        <w:rPr>
          <w:vertAlign w:val="superscript"/>
        </w:rPr>
        <w:t>o</w:t>
      </w:r>
      <w:r w:rsidRPr="007D54E1">
        <w:t xml:space="preserve"> 4, pp. 985–995, 2014.</w:t>
      </w:r>
    </w:p>
    <w:p w14:paraId="53BC8378" w14:textId="77777777" w:rsidR="007D54E1" w:rsidRPr="007D54E1" w:rsidRDefault="007D54E1">
      <w:pPr>
        <w:widowControl w:val="0"/>
        <w:autoSpaceDE w:val="0"/>
        <w:autoSpaceDN w:val="0"/>
        <w:adjustRightInd w:val="0"/>
      </w:pPr>
      <w:r w:rsidRPr="007D54E1">
        <w:t>[39]</w:t>
      </w:r>
      <w:r w:rsidRPr="007D54E1">
        <w:tab/>
        <w:t xml:space="preserve">P. Sutthiwan, Y. Q. Shi, J. Dong, T. Tan, y T. T. Ng, «New developments in color image tampering detection», en </w:t>
      </w:r>
      <w:r w:rsidRPr="007D54E1">
        <w:rPr>
          <w:i/>
          <w:iCs/>
        </w:rPr>
        <w:t>Proceedings of 2010 IEEE International Symposium on Circuits and Systems</w:t>
      </w:r>
      <w:r w:rsidRPr="007D54E1">
        <w:t>, 2010, pp. 3064-3067.</w:t>
      </w:r>
    </w:p>
    <w:p w14:paraId="020C68B1" w14:textId="77777777" w:rsidR="007D54E1" w:rsidRPr="007D54E1" w:rsidRDefault="007D54E1">
      <w:pPr>
        <w:widowControl w:val="0"/>
        <w:autoSpaceDE w:val="0"/>
        <w:autoSpaceDN w:val="0"/>
        <w:adjustRightInd w:val="0"/>
      </w:pPr>
      <w:r w:rsidRPr="007D54E1">
        <w:t>[40]</w:t>
      </w:r>
      <w:r w:rsidRPr="007D54E1">
        <w:tab/>
        <w:t xml:space="preserve">P. Sutthiwan, Y. Q. Shi, W. Su, y T. T. Ng, «Rake transform and edge statistics for image forgery detection», en </w:t>
      </w:r>
      <w:r w:rsidRPr="007D54E1">
        <w:rPr>
          <w:i/>
          <w:iCs/>
        </w:rPr>
        <w:t>2010 IEEE International Conference on Multimedia and Expo</w:t>
      </w:r>
      <w:r w:rsidRPr="007D54E1">
        <w:t>, 2010, pp. 1463-1468.</w:t>
      </w:r>
    </w:p>
    <w:p w14:paraId="3118F677" w14:textId="77777777" w:rsidR="007D54E1" w:rsidRPr="007D54E1" w:rsidRDefault="007D54E1">
      <w:pPr>
        <w:widowControl w:val="0"/>
        <w:autoSpaceDE w:val="0"/>
        <w:autoSpaceDN w:val="0"/>
        <w:adjustRightInd w:val="0"/>
      </w:pPr>
      <w:r w:rsidRPr="007D54E1">
        <w:t>[41]</w:t>
      </w:r>
      <w:r w:rsidRPr="007D54E1">
        <w:tab/>
        <w:t xml:space="preserve">H. Farid, «Exposing digital forgeries from JPEG ghosts», </w:t>
      </w:r>
      <w:r w:rsidRPr="007D54E1">
        <w:rPr>
          <w:i/>
          <w:iCs/>
        </w:rPr>
        <w:t>IEEE Trans. Inf. Forensics Secur.</w:t>
      </w:r>
      <w:r w:rsidRPr="007D54E1">
        <w:t>, vol. 4, n.</w:t>
      </w:r>
      <w:r w:rsidRPr="007D54E1">
        <w:rPr>
          <w:vertAlign w:val="superscript"/>
        </w:rPr>
        <w:t>o</w:t>
      </w:r>
      <w:r w:rsidRPr="007D54E1">
        <w:t xml:space="preserve"> 1, pp. 154–160, 2009.</w:t>
      </w:r>
    </w:p>
    <w:p w14:paraId="25B3F47F" w14:textId="77777777" w:rsidR="007D54E1" w:rsidRPr="007D54E1" w:rsidRDefault="007D54E1">
      <w:pPr>
        <w:widowControl w:val="0"/>
        <w:autoSpaceDE w:val="0"/>
        <w:autoSpaceDN w:val="0"/>
        <w:adjustRightInd w:val="0"/>
      </w:pPr>
      <w:r w:rsidRPr="007D54E1">
        <w:t>[42]</w:t>
      </w:r>
      <w:r w:rsidRPr="007D54E1">
        <w:tab/>
        <w:t xml:space="preserve">W.-C. Hu, J.-S. Dai, y J.-S. Jian, «Effective composite image detection method based on feature inconsistency of image components», </w:t>
      </w:r>
      <w:r w:rsidRPr="007D54E1">
        <w:rPr>
          <w:i/>
          <w:iCs/>
        </w:rPr>
        <w:t>Digit. Signal Process.</w:t>
      </w:r>
      <w:r w:rsidRPr="007D54E1">
        <w:t>, vol. 39, pp. 50–62, 2015.</w:t>
      </w:r>
    </w:p>
    <w:p w14:paraId="03B77EA3" w14:textId="77777777" w:rsidR="007D54E1" w:rsidRPr="007D54E1" w:rsidRDefault="007D54E1">
      <w:pPr>
        <w:widowControl w:val="0"/>
        <w:autoSpaceDE w:val="0"/>
        <w:autoSpaceDN w:val="0"/>
        <w:adjustRightInd w:val="0"/>
      </w:pPr>
      <w:r w:rsidRPr="007D54E1">
        <w:t>[43]</w:t>
      </w:r>
      <w:r w:rsidRPr="007D54E1">
        <w:tab/>
        <w:t xml:space="preserve">J. Zuo, S. Pan, B. Liu, y X. Liao, «Tampering detection for composite images based on re-sampling and JPEG compression», en </w:t>
      </w:r>
      <w:r w:rsidRPr="007D54E1">
        <w:rPr>
          <w:i/>
          <w:iCs/>
        </w:rPr>
        <w:t>Pattern Recognition (ACPR), 2011 First Asian Conference on</w:t>
      </w:r>
      <w:r w:rsidRPr="007D54E1">
        <w:t>, 2011, pp. 169–173.</w:t>
      </w:r>
    </w:p>
    <w:p w14:paraId="3181E62B" w14:textId="77777777" w:rsidR="007D54E1" w:rsidRPr="007D54E1" w:rsidRDefault="007D54E1">
      <w:pPr>
        <w:widowControl w:val="0"/>
        <w:autoSpaceDE w:val="0"/>
        <w:autoSpaceDN w:val="0"/>
        <w:adjustRightInd w:val="0"/>
      </w:pPr>
      <w:r w:rsidRPr="007D54E1">
        <w:t>[44]</w:t>
      </w:r>
      <w:r w:rsidRPr="007D54E1">
        <w:tab/>
        <w:t xml:space="preserve">T. Bianchi y A. Piva, «Image forgery localization via block-grained analysis of JPEG artifacts», </w:t>
      </w:r>
      <w:r w:rsidRPr="007D54E1">
        <w:rPr>
          <w:i/>
          <w:iCs/>
        </w:rPr>
        <w:t>IEEE Trans. Inf. Forensics Secur.</w:t>
      </w:r>
      <w:r w:rsidRPr="007D54E1">
        <w:t>, vol. 7, n.</w:t>
      </w:r>
      <w:r w:rsidRPr="007D54E1">
        <w:rPr>
          <w:vertAlign w:val="superscript"/>
        </w:rPr>
        <w:t>o</w:t>
      </w:r>
      <w:r w:rsidRPr="007D54E1">
        <w:t xml:space="preserve"> 3, pp. 1003–1017, 2012.</w:t>
      </w:r>
    </w:p>
    <w:p w14:paraId="5F67C6E0" w14:textId="77777777" w:rsidR="007D54E1" w:rsidRPr="007D54E1" w:rsidRDefault="007D54E1">
      <w:pPr>
        <w:widowControl w:val="0"/>
        <w:autoSpaceDE w:val="0"/>
        <w:autoSpaceDN w:val="0"/>
        <w:adjustRightInd w:val="0"/>
      </w:pPr>
      <w:r w:rsidRPr="007D54E1">
        <w:t>[45]</w:t>
      </w:r>
      <w:r w:rsidRPr="007D54E1">
        <w:tab/>
        <w:t xml:space="preserve">Z. Lin, J. He, X. Tang, y C.-K. Tang, «Fast, automatic and fine-grained tampered JPEG image detection via DCT coefficient analysis», </w:t>
      </w:r>
      <w:r w:rsidRPr="007D54E1">
        <w:rPr>
          <w:i/>
          <w:iCs/>
        </w:rPr>
        <w:t>Pattern Recognit.</w:t>
      </w:r>
      <w:r w:rsidRPr="007D54E1">
        <w:t>, vol. 42, n.</w:t>
      </w:r>
      <w:r w:rsidRPr="007D54E1">
        <w:rPr>
          <w:vertAlign w:val="superscript"/>
        </w:rPr>
        <w:t>o</w:t>
      </w:r>
      <w:r w:rsidRPr="007D54E1">
        <w:t xml:space="preserve"> 11, pp. 2492–2501, 2009.</w:t>
      </w:r>
    </w:p>
    <w:p w14:paraId="2B45759D" w14:textId="77777777" w:rsidR="007D54E1" w:rsidRPr="007D54E1" w:rsidRDefault="007D54E1">
      <w:pPr>
        <w:widowControl w:val="0"/>
        <w:autoSpaceDE w:val="0"/>
        <w:autoSpaceDN w:val="0"/>
        <w:adjustRightInd w:val="0"/>
      </w:pPr>
      <w:r w:rsidRPr="007D54E1">
        <w:t>[46]</w:t>
      </w:r>
      <w:r w:rsidRPr="007D54E1">
        <w:tab/>
        <w:t xml:space="preserve">T. Ojala, M. Pietikainen, y D. Harwood, «Performance evaluation of texture measures with classification based on Kullback discrimination of distributions», en </w:t>
      </w:r>
      <w:r w:rsidRPr="007D54E1">
        <w:rPr>
          <w:i/>
          <w:iCs/>
        </w:rPr>
        <w:t>Pattern Recognition, 1994. Vol. 1-Conference A: Computer Vision &amp; Image Processing., Proceedings of the 12th IAPR International Conference on</w:t>
      </w:r>
      <w:r w:rsidRPr="007D54E1">
        <w:t>, 1994, vol. 1, pp. 582–585.</w:t>
      </w:r>
    </w:p>
    <w:p w14:paraId="22BDD3A4" w14:textId="77777777" w:rsidR="007D54E1" w:rsidRPr="007D54E1" w:rsidRDefault="007D54E1">
      <w:pPr>
        <w:widowControl w:val="0"/>
        <w:autoSpaceDE w:val="0"/>
        <w:autoSpaceDN w:val="0"/>
        <w:adjustRightInd w:val="0"/>
      </w:pPr>
      <w:r w:rsidRPr="007D54E1">
        <w:t>[47]</w:t>
      </w:r>
      <w:r w:rsidRPr="007D54E1">
        <w:tab/>
        <w:t xml:space="preserve">T. Ojala, M. Pietikainen, y T. Maenpaa, «Multiresolution gray-scale and rotation invariant texture classification with local binary patterns», </w:t>
      </w:r>
      <w:r w:rsidRPr="007D54E1">
        <w:rPr>
          <w:i/>
          <w:iCs/>
        </w:rPr>
        <w:t>IEEE Trans. Pattern Anal. Mach. Intell.</w:t>
      </w:r>
      <w:r w:rsidRPr="007D54E1">
        <w:t>, vol. 24, n.</w:t>
      </w:r>
      <w:r w:rsidRPr="007D54E1">
        <w:rPr>
          <w:vertAlign w:val="superscript"/>
        </w:rPr>
        <w:t>o</w:t>
      </w:r>
      <w:r w:rsidRPr="007D54E1">
        <w:t xml:space="preserve"> 7, pp. 971–987, 2002.</w:t>
      </w:r>
    </w:p>
    <w:p w14:paraId="676CF89E" w14:textId="77777777" w:rsidR="007D54E1" w:rsidRPr="007D54E1" w:rsidRDefault="007D54E1">
      <w:pPr>
        <w:widowControl w:val="0"/>
        <w:autoSpaceDE w:val="0"/>
        <w:autoSpaceDN w:val="0"/>
        <w:adjustRightInd w:val="0"/>
      </w:pPr>
      <w:r w:rsidRPr="007D54E1">
        <w:t>[48]</w:t>
      </w:r>
      <w:r w:rsidRPr="007D54E1">
        <w:tab/>
        <w:t xml:space="preserve">B. Yang y S. Chen, «A comparative study on local binary pattern (LBP) based face recognition: LBP histogram versus LBP image», </w:t>
      </w:r>
      <w:r w:rsidRPr="007D54E1">
        <w:rPr>
          <w:i/>
          <w:iCs/>
        </w:rPr>
        <w:t>Neurocomputing</w:t>
      </w:r>
      <w:r w:rsidRPr="007D54E1">
        <w:t>, vol. 120, pp. 365–379, 2013.</w:t>
      </w:r>
    </w:p>
    <w:p w14:paraId="5A8AAE86" w14:textId="77777777" w:rsidR="007D54E1" w:rsidRPr="007D54E1" w:rsidRDefault="007D54E1">
      <w:pPr>
        <w:widowControl w:val="0"/>
        <w:autoSpaceDE w:val="0"/>
        <w:autoSpaceDN w:val="0"/>
        <w:adjustRightInd w:val="0"/>
      </w:pPr>
      <w:r w:rsidRPr="007D54E1">
        <w:t>[49]</w:t>
      </w:r>
      <w:r w:rsidRPr="007D54E1">
        <w:tab/>
        <w:t xml:space="preserve">J. Gu y C. Liu, «Feature local binary patterns with application to eye detection», </w:t>
      </w:r>
      <w:r w:rsidRPr="007D54E1">
        <w:rPr>
          <w:i/>
          <w:iCs/>
        </w:rPr>
        <w:t>Neurocomputing</w:t>
      </w:r>
      <w:r w:rsidRPr="007D54E1">
        <w:t>, vol. 113, pp. 138–152, 2013.</w:t>
      </w:r>
    </w:p>
    <w:p w14:paraId="15561E74" w14:textId="77777777" w:rsidR="007D54E1" w:rsidRPr="007D54E1" w:rsidRDefault="007D54E1">
      <w:pPr>
        <w:widowControl w:val="0"/>
        <w:autoSpaceDE w:val="0"/>
        <w:autoSpaceDN w:val="0"/>
        <w:adjustRightInd w:val="0"/>
      </w:pPr>
      <w:r w:rsidRPr="007D54E1">
        <w:t>[50]</w:t>
      </w:r>
      <w:r w:rsidRPr="007D54E1">
        <w:tab/>
        <w:t xml:space="preserve">F. Dornaika, A. Bosaghzadeh, H. Salmane, y Y. Ruichek, «Graph-based semi-supervised learning with local binary patterns for holistic object categorization», </w:t>
      </w:r>
      <w:r w:rsidRPr="007D54E1">
        <w:rPr>
          <w:i/>
          <w:iCs/>
        </w:rPr>
        <w:t>Expert Syst. Appl.</w:t>
      </w:r>
      <w:r w:rsidRPr="007D54E1">
        <w:t>, vol. 41, n.</w:t>
      </w:r>
      <w:r w:rsidRPr="007D54E1">
        <w:rPr>
          <w:vertAlign w:val="superscript"/>
        </w:rPr>
        <w:t>o</w:t>
      </w:r>
      <w:r w:rsidRPr="007D54E1">
        <w:t xml:space="preserve"> 17, pp. 7744–7753, 2014.</w:t>
      </w:r>
    </w:p>
    <w:p w14:paraId="457D0703" w14:textId="6DCDDC65" w:rsidR="006B6DA8" w:rsidRPr="00BC02F5" w:rsidRDefault="006B6DA8" w:rsidP="006B6DA8">
      <w:pPr>
        <w:pStyle w:val="Estilo12ptPrimeralnea05cm"/>
        <w:rPr>
          <w:iCs/>
          <w:szCs w:val="24"/>
          <w:lang w:val="en-US"/>
        </w:rPr>
      </w:pPr>
      <w:r>
        <w:rPr>
          <w:iCs/>
          <w:szCs w:val="24"/>
        </w:rPr>
        <w:lastRenderedPageBreak/>
        <w:fldChar w:fldCharType="end"/>
      </w:r>
    </w:p>
    <w:p w14:paraId="3AA78A91" w14:textId="3C616B51" w:rsidR="00156A1D" w:rsidRPr="00BC02F5" w:rsidRDefault="00156A1D" w:rsidP="006B6DA8">
      <w:pPr>
        <w:rPr>
          <w:iCs/>
          <w:lang w:val="en-US"/>
        </w:rPr>
      </w:pPr>
    </w:p>
    <w:sectPr w:rsidR="00156A1D" w:rsidRPr="00BC02F5" w:rsidSect="00996B5C">
      <w:headerReference w:type="even" r:id="rId59"/>
      <w:headerReference w:type="default" r:id="rId60"/>
      <w:footerReference w:type="default" r:id="rId61"/>
      <w:headerReference w:type="first" r:id="rId62"/>
      <w:footerReference w:type="first" r:id="rId63"/>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303ADB" w:rsidRDefault="00303ADB">
      <w:pPr>
        <w:pStyle w:val="Textocomentario"/>
      </w:pPr>
      <w:r>
        <w:rPr>
          <w:rStyle w:val="Refdecomentario"/>
        </w:rPr>
        <w:annotationRef/>
      </w:r>
      <w:r>
        <w:t xml:space="preserve">Ordenar al final </w:t>
      </w:r>
    </w:p>
  </w:comment>
  <w:comment w:id="25" w:author="GASS" w:date="2017-06-04T10:03:00Z" w:initials="G">
    <w:p w14:paraId="132F63D8" w14:textId="4132C6A6" w:rsidR="00303ADB" w:rsidRDefault="00303ADB">
      <w:pPr>
        <w:pStyle w:val="Textocomentario"/>
      </w:pPr>
      <w:r>
        <w:rPr>
          <w:rStyle w:val="Refdecomentario"/>
        </w:rPr>
        <w:annotationRef/>
      </w:r>
      <w:r>
        <w:t>Todas las figuras deben llevar este estilo</w:t>
      </w:r>
    </w:p>
  </w:comment>
  <w:comment w:id="31" w:author="GASS" w:date="2017-06-01T11:05:00Z" w:initials="G">
    <w:p w14:paraId="02F4DFCC" w14:textId="2453739F" w:rsidR="00303ADB" w:rsidRDefault="00303ADB">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303ADB" w:rsidRDefault="00303ADB">
      <w:pPr>
        <w:pStyle w:val="Textocomentario"/>
      </w:pPr>
      <w:r>
        <w:rPr>
          <w:rStyle w:val="Refdecomentario"/>
        </w:rPr>
        <w:annotationRef/>
      </w:r>
      <w:r>
        <w:t>Refrenciar la figura</w:t>
      </w:r>
    </w:p>
  </w:comment>
  <w:comment w:id="85" w:author="GASS" w:date="2017-06-04T10:46:00Z" w:initials="G">
    <w:p w14:paraId="7A2D3E86" w14:textId="77777777" w:rsidR="00303ADB" w:rsidRDefault="00303ADB" w:rsidP="004B37FC">
      <w:pPr>
        <w:pStyle w:val="Textocomentario"/>
      </w:pPr>
      <w:r>
        <w:rPr>
          <w:rStyle w:val="Refdecomentario"/>
        </w:rPr>
        <w:annotationRef/>
      </w:r>
      <w:r>
        <w:t>Editar y colocar la fuente en book Antioquia como el doc</w:t>
      </w:r>
    </w:p>
  </w:comment>
  <w:comment w:id="87" w:author="GASS" w:date="2017-06-04T11:29:00Z" w:initials="G">
    <w:p w14:paraId="3C84BA08" w14:textId="0F12A197" w:rsidR="00303ADB" w:rsidRDefault="00303ADB">
      <w:pPr>
        <w:pStyle w:val="Textocomentario"/>
      </w:pPr>
      <w:r>
        <w:rPr>
          <w:rStyle w:val="Refdecomentario"/>
        </w:rPr>
        <w:annotationRef/>
      </w:r>
      <w:r>
        <w:t>Esta gráfica la hiciste? Coloca las series en la parte derecha</w:t>
      </w:r>
    </w:p>
  </w:comment>
  <w:comment w:id="91" w:author="GASS" w:date="2017-06-04T11:04:00Z" w:initials="G">
    <w:p w14:paraId="0B037D92" w14:textId="2AB7736D" w:rsidR="00303ADB" w:rsidRDefault="00303ADB">
      <w:pPr>
        <w:pStyle w:val="Textocomentario"/>
      </w:pPr>
      <w:r>
        <w:rPr>
          <w:rStyle w:val="Refdecomentario"/>
        </w:rPr>
        <w:annotationRef/>
      </w:r>
      <w:r>
        <w:t xml:space="preserve">Título </w:t>
      </w:r>
    </w:p>
  </w:comment>
  <w:comment w:id="94" w:author="GASS" w:date="2017-06-04T11:00:00Z" w:initials="G">
    <w:p w14:paraId="13E9BA2D" w14:textId="378E5E18" w:rsidR="00303ADB" w:rsidRDefault="00303ADB">
      <w:pPr>
        <w:pStyle w:val="Textocomentario"/>
      </w:pPr>
      <w:r>
        <w:rPr>
          <w:rStyle w:val="Refdecomentario"/>
        </w:rPr>
        <w:annotationRef/>
      </w:r>
      <w:r>
        <w:t>Extender en realidad no dice nada</w:t>
      </w:r>
    </w:p>
  </w:comment>
  <w:comment w:id="112" w:author="GASS" w:date="2017-06-04T13:07:00Z" w:initials="G">
    <w:p w14:paraId="5288C707" w14:textId="77777777" w:rsidR="00303ADB" w:rsidRDefault="00303ADB">
      <w:pPr>
        <w:pStyle w:val="Textocomentario"/>
      </w:pPr>
      <w:r>
        <w:rPr>
          <w:rStyle w:val="Refdecomentario"/>
        </w:rPr>
        <w:annotationRef/>
      </w:r>
      <w:r>
        <w:t>aquí hay información sobre wavelet</w:t>
      </w:r>
    </w:p>
    <w:p w14:paraId="207ECF66" w14:textId="77777777" w:rsidR="00303ADB" w:rsidRDefault="00303ADB">
      <w:pPr>
        <w:pStyle w:val="Textocomentario"/>
      </w:pPr>
    </w:p>
    <w:p w14:paraId="67EDF922" w14:textId="6BC07F4B" w:rsidR="00303ADB" w:rsidRDefault="00303ADB">
      <w:pPr>
        <w:pStyle w:val="Textocomentario"/>
      </w:pPr>
      <w:hyperlink r:id="rId1" w:history="1">
        <w:r w:rsidRPr="00AD7215">
          <w:rPr>
            <w:rStyle w:val="Hipervnculo"/>
          </w:rPr>
          <w:t>http://catarina.udlap.mx/u_dl_a/tales/documentos/mel/gonzalez_g_ra/capitulo3.pdf</w:t>
        </w:r>
      </w:hyperlink>
    </w:p>
    <w:p w14:paraId="0EE9047B" w14:textId="77777777" w:rsidR="00303ADB" w:rsidRDefault="00303ADB">
      <w:pPr>
        <w:pStyle w:val="Textocomentario"/>
      </w:pPr>
    </w:p>
    <w:p w14:paraId="5A3D1B32" w14:textId="77777777" w:rsidR="00303ADB" w:rsidRDefault="00303ADB">
      <w:pPr>
        <w:pStyle w:val="Textocomentario"/>
      </w:pPr>
    </w:p>
    <w:p w14:paraId="1EBA4A3E" w14:textId="522607B2" w:rsidR="00303ADB" w:rsidRDefault="00303ADB">
      <w:pPr>
        <w:pStyle w:val="Textocomentario"/>
      </w:pPr>
      <w:r w:rsidRPr="003803D9">
        <w:t>http://www.academia.edu/6395498/An%C3%A1lisis_de_principios_y_aplicaciones_de_la_transformada_wavelet</w:t>
      </w:r>
    </w:p>
  </w:comment>
  <w:comment w:id="118" w:author="GASS" w:date="2017-06-04T13:23:00Z" w:initials="G">
    <w:p w14:paraId="2AFBFFC9" w14:textId="64D6ABAA" w:rsidR="00303ADB" w:rsidRDefault="00303ADB">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0B037D92" w15:done="0"/>
  <w15:commentEx w15:paraId="13E9BA2D" w15:done="0"/>
  <w15:commentEx w15:paraId="1EBA4A3E"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04C54" w14:textId="77777777" w:rsidR="008F13A6" w:rsidRDefault="008F13A6">
      <w:r>
        <w:separator/>
      </w:r>
    </w:p>
    <w:p w14:paraId="508CE83D" w14:textId="77777777" w:rsidR="008F13A6" w:rsidRDefault="008F13A6"/>
  </w:endnote>
  <w:endnote w:type="continuationSeparator" w:id="0">
    <w:p w14:paraId="15041007" w14:textId="77777777" w:rsidR="008F13A6" w:rsidRDefault="008F13A6">
      <w:r>
        <w:continuationSeparator/>
      </w:r>
    </w:p>
    <w:p w14:paraId="57E78FA5" w14:textId="77777777" w:rsidR="008F13A6" w:rsidRDefault="008F13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303ADB" w:rsidRDefault="00303ADB"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303ADB" w:rsidRDefault="00303ADB"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303ADB" w:rsidRDefault="00303ADB"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042A2C">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303ADB" w:rsidRPr="00996B5C" w:rsidRDefault="00303ADB"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042A2C">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303ADB" w:rsidRDefault="00303ADB">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303ADB" w:rsidRPr="00996B5C" w:rsidRDefault="00303ADB"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CB5950">
          <w:rPr>
            <w:noProof/>
          </w:rPr>
          <w:t>20</w:t>
        </w:r>
        <w:r w:rsidRPr="00996B5C">
          <w:rPr>
            <w:noProof/>
          </w:rPr>
          <w:fldChar w:fldCharType="end"/>
        </w:r>
      </w:p>
    </w:sdtContent>
  </w:sdt>
  <w:p w14:paraId="7062E5E8" w14:textId="77777777" w:rsidR="00303ADB" w:rsidRDefault="00303ADB"/>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303ADB" w:rsidRDefault="00303ADB">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303ADB" w:rsidRPr="00996B5C" w:rsidRDefault="00303ADB"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D040A">
          <w:rPr>
            <w:noProof/>
          </w:rPr>
          <w:t>41</w:t>
        </w:r>
        <w:r w:rsidRPr="00996B5C">
          <w:rPr>
            <w:noProof/>
          </w:rPr>
          <w:fldChar w:fldCharType="end"/>
        </w:r>
      </w:p>
    </w:sdtContent>
  </w:sdt>
  <w:p w14:paraId="6212064A" w14:textId="77777777" w:rsidR="00303ADB" w:rsidRDefault="00303ADB"/>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303ADB" w:rsidRDefault="00303ADB">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303ADB" w:rsidRDefault="00303ADB"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303ADB" w:rsidRDefault="00303ADB"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042A2C">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303ADB" w:rsidRDefault="00303ADB"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303ADB" w:rsidRDefault="00303ADB"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042A2C">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303ADB" w:rsidRDefault="00303ADB"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303ADB" w:rsidRDefault="00303ADB"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042A2C">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303ADB" w:rsidRDefault="00303ADB"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303ADB" w:rsidRDefault="00303ADB"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042A2C">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5FA9A" w14:textId="77777777" w:rsidR="008F13A6" w:rsidRDefault="008F13A6">
      <w:r>
        <w:separator/>
      </w:r>
    </w:p>
    <w:p w14:paraId="6ECB9CB7" w14:textId="77777777" w:rsidR="008F13A6" w:rsidRDefault="008F13A6"/>
  </w:footnote>
  <w:footnote w:type="continuationSeparator" w:id="0">
    <w:p w14:paraId="2BA308F0" w14:textId="77777777" w:rsidR="008F13A6" w:rsidRDefault="008F13A6">
      <w:r>
        <w:continuationSeparator/>
      </w:r>
    </w:p>
    <w:p w14:paraId="289ABBCD" w14:textId="77777777" w:rsidR="008F13A6" w:rsidRDefault="008F13A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303ADB" w:rsidRDefault="00303ADB">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303ADB" w:rsidRDefault="00303ADB">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303ADB" w:rsidRDefault="00303ADB">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303ADB" w:rsidRDefault="00303ADB">
    <w:pPr>
      <w:pStyle w:val="Encabezado"/>
    </w:pPr>
  </w:p>
  <w:p w14:paraId="11A71BF9" w14:textId="77777777" w:rsidR="00303ADB" w:rsidRDefault="00303ADB"/>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303ADB" w:rsidRDefault="00303ADB"/>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303ADB" w:rsidRDefault="00303ADB">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303ADB" w:rsidRDefault="00303ADB">
    <w:pPr>
      <w:pStyle w:val="Encabezado"/>
    </w:pPr>
  </w:p>
  <w:p w14:paraId="314FCD16" w14:textId="77777777" w:rsidR="00303ADB" w:rsidRDefault="00303ADB"/>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303ADB" w:rsidRDefault="00303ADB">
    <w:pPr>
      <w:pStyle w:val="Encabezado"/>
    </w:pPr>
  </w:p>
  <w:p w14:paraId="563B4F03" w14:textId="77777777" w:rsidR="00303ADB" w:rsidRDefault="00303ADB"/>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303ADB" w:rsidRDefault="00303ADB">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5252F2"/>
    <w:multiLevelType w:val="hybridMultilevel"/>
    <w:tmpl w:val="B4CC8EFE"/>
    <w:lvl w:ilvl="0" w:tplc="526C51B2">
      <w:start w:val="1"/>
      <w:numFmt w:val="lowerLetter"/>
      <w:lvlText w:val="(%1)"/>
      <w:lvlJc w:val="left"/>
      <w:pPr>
        <w:ind w:left="2960" w:hanging="360"/>
      </w:pPr>
      <w:rPr>
        <w:rFonts w:hint="default"/>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C6335DD"/>
    <w:multiLevelType w:val="hybridMultilevel"/>
    <w:tmpl w:val="F8D84308"/>
    <w:lvl w:ilvl="0" w:tplc="702E0BAA">
      <w:start w:val="1"/>
      <w:numFmt w:val="lowerLetter"/>
      <w:lvlText w:val="(%1)"/>
      <w:lvlJc w:val="left"/>
      <w:pPr>
        <w:ind w:left="2620" w:hanging="360"/>
      </w:pPr>
      <w:rPr>
        <w:rFonts w:hint="default"/>
      </w:rPr>
    </w:lvl>
    <w:lvl w:ilvl="1" w:tplc="040A0019" w:tentative="1">
      <w:start w:val="1"/>
      <w:numFmt w:val="lowerLetter"/>
      <w:lvlText w:val="%2."/>
      <w:lvlJc w:val="left"/>
      <w:pPr>
        <w:ind w:left="3340" w:hanging="360"/>
      </w:pPr>
    </w:lvl>
    <w:lvl w:ilvl="2" w:tplc="040A001B" w:tentative="1">
      <w:start w:val="1"/>
      <w:numFmt w:val="lowerRoman"/>
      <w:lvlText w:val="%3."/>
      <w:lvlJc w:val="right"/>
      <w:pPr>
        <w:ind w:left="4060" w:hanging="180"/>
      </w:pPr>
    </w:lvl>
    <w:lvl w:ilvl="3" w:tplc="040A000F" w:tentative="1">
      <w:start w:val="1"/>
      <w:numFmt w:val="decimal"/>
      <w:lvlText w:val="%4."/>
      <w:lvlJc w:val="left"/>
      <w:pPr>
        <w:ind w:left="4780" w:hanging="360"/>
      </w:pPr>
    </w:lvl>
    <w:lvl w:ilvl="4" w:tplc="040A0019" w:tentative="1">
      <w:start w:val="1"/>
      <w:numFmt w:val="lowerLetter"/>
      <w:lvlText w:val="%5."/>
      <w:lvlJc w:val="left"/>
      <w:pPr>
        <w:ind w:left="5500" w:hanging="360"/>
      </w:pPr>
    </w:lvl>
    <w:lvl w:ilvl="5" w:tplc="040A001B" w:tentative="1">
      <w:start w:val="1"/>
      <w:numFmt w:val="lowerRoman"/>
      <w:lvlText w:val="%6."/>
      <w:lvlJc w:val="right"/>
      <w:pPr>
        <w:ind w:left="6220" w:hanging="180"/>
      </w:pPr>
    </w:lvl>
    <w:lvl w:ilvl="6" w:tplc="040A000F" w:tentative="1">
      <w:start w:val="1"/>
      <w:numFmt w:val="decimal"/>
      <w:lvlText w:val="%7."/>
      <w:lvlJc w:val="left"/>
      <w:pPr>
        <w:ind w:left="6940" w:hanging="360"/>
      </w:pPr>
    </w:lvl>
    <w:lvl w:ilvl="7" w:tplc="040A0019" w:tentative="1">
      <w:start w:val="1"/>
      <w:numFmt w:val="lowerLetter"/>
      <w:lvlText w:val="%8."/>
      <w:lvlJc w:val="left"/>
      <w:pPr>
        <w:ind w:left="7660" w:hanging="360"/>
      </w:pPr>
    </w:lvl>
    <w:lvl w:ilvl="8" w:tplc="040A001B" w:tentative="1">
      <w:start w:val="1"/>
      <w:numFmt w:val="lowerRoman"/>
      <w:lvlText w:val="%9."/>
      <w:lvlJc w:val="right"/>
      <w:pPr>
        <w:ind w:left="8380" w:hanging="180"/>
      </w:pPr>
    </w:lvl>
  </w:abstractNum>
  <w:abstractNum w:abstractNumId="8">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10">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9">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0">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6"/>
  </w:num>
  <w:num w:numId="2">
    <w:abstractNumId w:val="0"/>
  </w:num>
  <w:num w:numId="3">
    <w:abstractNumId w:val="5"/>
  </w:num>
  <w:num w:numId="4">
    <w:abstractNumId w:val="5"/>
  </w:num>
  <w:num w:numId="5">
    <w:abstractNumId w:val="12"/>
  </w:num>
  <w:num w:numId="6">
    <w:abstractNumId w:val="21"/>
  </w:num>
  <w:num w:numId="7">
    <w:abstractNumId w:val="2"/>
  </w:num>
  <w:num w:numId="8">
    <w:abstractNumId w:val="19"/>
  </w:num>
  <w:num w:numId="9">
    <w:abstractNumId w:val="6"/>
  </w:num>
  <w:num w:numId="10">
    <w:abstractNumId w:val="15"/>
  </w:num>
  <w:num w:numId="11">
    <w:abstractNumId w:val="25"/>
  </w:num>
  <w:num w:numId="12">
    <w:abstractNumId w:val="13"/>
  </w:num>
  <w:num w:numId="13">
    <w:abstractNumId w:val="11"/>
  </w:num>
  <w:num w:numId="14">
    <w:abstractNumId w:val="8"/>
  </w:num>
  <w:num w:numId="15">
    <w:abstractNumId w:val="23"/>
  </w:num>
  <w:num w:numId="16">
    <w:abstractNumId w:val="17"/>
  </w:num>
  <w:num w:numId="17">
    <w:abstractNumId w:val="3"/>
  </w:num>
  <w:num w:numId="18">
    <w:abstractNumId w:val="24"/>
  </w:num>
  <w:num w:numId="19">
    <w:abstractNumId w:val="14"/>
  </w:num>
  <w:num w:numId="20">
    <w:abstractNumId w:val="22"/>
  </w:num>
  <w:num w:numId="21">
    <w:abstractNumId w:val="16"/>
  </w:num>
  <w:num w:numId="22">
    <w:abstractNumId w:val="4"/>
  </w:num>
  <w:num w:numId="23">
    <w:abstractNumId w:val="10"/>
  </w:num>
  <w:num w:numId="24">
    <w:abstractNumId w:val="20"/>
  </w:num>
  <w:num w:numId="25">
    <w:abstractNumId w:val="18"/>
  </w:num>
  <w:num w:numId="26">
    <w:abstractNumId w:val="9"/>
  </w:num>
  <w:num w:numId="27">
    <w:abstractNumId w:val="1"/>
  </w:num>
  <w:num w:numId="28">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C2"/>
    <w:rsid w:val="0000727E"/>
    <w:rsid w:val="0001284A"/>
    <w:rsid w:val="00012C5A"/>
    <w:rsid w:val="00013660"/>
    <w:rsid w:val="00016E4A"/>
    <w:rsid w:val="00020C45"/>
    <w:rsid w:val="00026B7A"/>
    <w:rsid w:val="00027D28"/>
    <w:rsid w:val="00027E57"/>
    <w:rsid w:val="0003520A"/>
    <w:rsid w:val="00035A57"/>
    <w:rsid w:val="00035E0A"/>
    <w:rsid w:val="00037728"/>
    <w:rsid w:val="000416C4"/>
    <w:rsid w:val="00042200"/>
    <w:rsid w:val="00042A2C"/>
    <w:rsid w:val="00045865"/>
    <w:rsid w:val="00045952"/>
    <w:rsid w:val="00045B2B"/>
    <w:rsid w:val="0005262B"/>
    <w:rsid w:val="00054722"/>
    <w:rsid w:val="00055A1D"/>
    <w:rsid w:val="00056649"/>
    <w:rsid w:val="000606E3"/>
    <w:rsid w:val="00061BFC"/>
    <w:rsid w:val="00064DF8"/>
    <w:rsid w:val="00066ACD"/>
    <w:rsid w:val="00067D5D"/>
    <w:rsid w:val="00070971"/>
    <w:rsid w:val="00073B27"/>
    <w:rsid w:val="000765B5"/>
    <w:rsid w:val="00083714"/>
    <w:rsid w:val="00083D48"/>
    <w:rsid w:val="000914A1"/>
    <w:rsid w:val="00091E12"/>
    <w:rsid w:val="00095D89"/>
    <w:rsid w:val="000A00CB"/>
    <w:rsid w:val="000A08A0"/>
    <w:rsid w:val="000A27AB"/>
    <w:rsid w:val="000A2BAE"/>
    <w:rsid w:val="000A4DA7"/>
    <w:rsid w:val="000A7441"/>
    <w:rsid w:val="000B06EF"/>
    <w:rsid w:val="000B1FB3"/>
    <w:rsid w:val="000B5D06"/>
    <w:rsid w:val="000B6A43"/>
    <w:rsid w:val="000B738B"/>
    <w:rsid w:val="000C0E1C"/>
    <w:rsid w:val="000C46FB"/>
    <w:rsid w:val="000C6835"/>
    <w:rsid w:val="000C7448"/>
    <w:rsid w:val="000D4699"/>
    <w:rsid w:val="000D7967"/>
    <w:rsid w:val="000E220E"/>
    <w:rsid w:val="000E22D5"/>
    <w:rsid w:val="000E3774"/>
    <w:rsid w:val="000E3800"/>
    <w:rsid w:val="000E5722"/>
    <w:rsid w:val="000E5E95"/>
    <w:rsid w:val="000E6BBF"/>
    <w:rsid w:val="000E7F8E"/>
    <w:rsid w:val="000F3F14"/>
    <w:rsid w:val="000F5E25"/>
    <w:rsid w:val="000F7964"/>
    <w:rsid w:val="00100197"/>
    <w:rsid w:val="001012B1"/>
    <w:rsid w:val="00103CC8"/>
    <w:rsid w:val="00110EE5"/>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6D58"/>
    <w:rsid w:val="00157329"/>
    <w:rsid w:val="00157B4D"/>
    <w:rsid w:val="00164432"/>
    <w:rsid w:val="00164938"/>
    <w:rsid w:val="00165B64"/>
    <w:rsid w:val="00165D1E"/>
    <w:rsid w:val="001718AC"/>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601D"/>
    <w:rsid w:val="001C745F"/>
    <w:rsid w:val="001D0EF1"/>
    <w:rsid w:val="001D12FA"/>
    <w:rsid w:val="001D3063"/>
    <w:rsid w:val="001D4F48"/>
    <w:rsid w:val="001D7121"/>
    <w:rsid w:val="001E18A4"/>
    <w:rsid w:val="001E24AD"/>
    <w:rsid w:val="001E3B32"/>
    <w:rsid w:val="001E5DB9"/>
    <w:rsid w:val="001E6CF3"/>
    <w:rsid w:val="001E7DBF"/>
    <w:rsid w:val="001F09D0"/>
    <w:rsid w:val="001F1BB4"/>
    <w:rsid w:val="001F240B"/>
    <w:rsid w:val="001F3AF0"/>
    <w:rsid w:val="001F5C74"/>
    <w:rsid w:val="00201F52"/>
    <w:rsid w:val="00207E44"/>
    <w:rsid w:val="00210C0B"/>
    <w:rsid w:val="00213C93"/>
    <w:rsid w:val="002143EF"/>
    <w:rsid w:val="00214852"/>
    <w:rsid w:val="00216893"/>
    <w:rsid w:val="002206F1"/>
    <w:rsid w:val="002216D5"/>
    <w:rsid w:val="00221B73"/>
    <w:rsid w:val="00223676"/>
    <w:rsid w:val="0022440B"/>
    <w:rsid w:val="0022507A"/>
    <w:rsid w:val="002267BD"/>
    <w:rsid w:val="00226BBF"/>
    <w:rsid w:val="00226EE1"/>
    <w:rsid w:val="0023149E"/>
    <w:rsid w:val="002324E4"/>
    <w:rsid w:val="00244ECC"/>
    <w:rsid w:val="0025360F"/>
    <w:rsid w:val="002617F8"/>
    <w:rsid w:val="0026379E"/>
    <w:rsid w:val="00266626"/>
    <w:rsid w:val="002707EA"/>
    <w:rsid w:val="00270C06"/>
    <w:rsid w:val="00271D47"/>
    <w:rsid w:val="00273F10"/>
    <w:rsid w:val="0027406C"/>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E4026"/>
    <w:rsid w:val="002E53B7"/>
    <w:rsid w:val="002E7CD5"/>
    <w:rsid w:val="002F0036"/>
    <w:rsid w:val="002F276E"/>
    <w:rsid w:val="002F325A"/>
    <w:rsid w:val="002F4572"/>
    <w:rsid w:val="003018A1"/>
    <w:rsid w:val="00301F2D"/>
    <w:rsid w:val="00303ADB"/>
    <w:rsid w:val="00305678"/>
    <w:rsid w:val="00305C04"/>
    <w:rsid w:val="0031184F"/>
    <w:rsid w:val="00312E74"/>
    <w:rsid w:val="00312F12"/>
    <w:rsid w:val="0031628F"/>
    <w:rsid w:val="00317166"/>
    <w:rsid w:val="00317615"/>
    <w:rsid w:val="003178B1"/>
    <w:rsid w:val="00317B23"/>
    <w:rsid w:val="00320EFD"/>
    <w:rsid w:val="00321066"/>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A74"/>
    <w:rsid w:val="00356AFB"/>
    <w:rsid w:val="00356D99"/>
    <w:rsid w:val="00357713"/>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070"/>
    <w:rsid w:val="004238D4"/>
    <w:rsid w:val="0042400C"/>
    <w:rsid w:val="00424361"/>
    <w:rsid w:val="004253C9"/>
    <w:rsid w:val="00430F79"/>
    <w:rsid w:val="0043109D"/>
    <w:rsid w:val="00432469"/>
    <w:rsid w:val="0043625D"/>
    <w:rsid w:val="00437249"/>
    <w:rsid w:val="00437494"/>
    <w:rsid w:val="004376E2"/>
    <w:rsid w:val="00440876"/>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52B9"/>
    <w:rsid w:val="0047735F"/>
    <w:rsid w:val="00477B61"/>
    <w:rsid w:val="00481767"/>
    <w:rsid w:val="0048192C"/>
    <w:rsid w:val="00482392"/>
    <w:rsid w:val="0048293D"/>
    <w:rsid w:val="00484217"/>
    <w:rsid w:val="00486ABB"/>
    <w:rsid w:val="00487067"/>
    <w:rsid w:val="004902EE"/>
    <w:rsid w:val="0049299F"/>
    <w:rsid w:val="00494BE3"/>
    <w:rsid w:val="0049528C"/>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0A"/>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54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27F0B"/>
    <w:rsid w:val="0063207F"/>
    <w:rsid w:val="00632E4E"/>
    <w:rsid w:val="0063558A"/>
    <w:rsid w:val="00640016"/>
    <w:rsid w:val="0064269D"/>
    <w:rsid w:val="00647129"/>
    <w:rsid w:val="00652ED6"/>
    <w:rsid w:val="006541DB"/>
    <w:rsid w:val="006559E7"/>
    <w:rsid w:val="006625BC"/>
    <w:rsid w:val="00662A39"/>
    <w:rsid w:val="0066536E"/>
    <w:rsid w:val="00665457"/>
    <w:rsid w:val="00665F67"/>
    <w:rsid w:val="00666848"/>
    <w:rsid w:val="0066694D"/>
    <w:rsid w:val="00667A78"/>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6269"/>
    <w:rsid w:val="00706EB5"/>
    <w:rsid w:val="00707F5A"/>
    <w:rsid w:val="007109C4"/>
    <w:rsid w:val="00711BA8"/>
    <w:rsid w:val="00711DD9"/>
    <w:rsid w:val="007147F7"/>
    <w:rsid w:val="00721E17"/>
    <w:rsid w:val="007240E0"/>
    <w:rsid w:val="00725FB0"/>
    <w:rsid w:val="0072774F"/>
    <w:rsid w:val="00730561"/>
    <w:rsid w:val="00730C0D"/>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3F11"/>
    <w:rsid w:val="00795A1B"/>
    <w:rsid w:val="007A21DF"/>
    <w:rsid w:val="007A4431"/>
    <w:rsid w:val="007A558F"/>
    <w:rsid w:val="007A7A34"/>
    <w:rsid w:val="007B2247"/>
    <w:rsid w:val="007B3301"/>
    <w:rsid w:val="007B70C0"/>
    <w:rsid w:val="007C1BB5"/>
    <w:rsid w:val="007C463B"/>
    <w:rsid w:val="007C4B95"/>
    <w:rsid w:val="007C6AFD"/>
    <w:rsid w:val="007D0007"/>
    <w:rsid w:val="007D0F91"/>
    <w:rsid w:val="007D1D77"/>
    <w:rsid w:val="007D4625"/>
    <w:rsid w:val="007D54E1"/>
    <w:rsid w:val="007D58C8"/>
    <w:rsid w:val="007D5D60"/>
    <w:rsid w:val="007D658C"/>
    <w:rsid w:val="007D67FF"/>
    <w:rsid w:val="007E0719"/>
    <w:rsid w:val="007E07D9"/>
    <w:rsid w:val="007E0C3B"/>
    <w:rsid w:val="007E363F"/>
    <w:rsid w:val="007E7A54"/>
    <w:rsid w:val="007F12FF"/>
    <w:rsid w:val="007F359B"/>
    <w:rsid w:val="007F4415"/>
    <w:rsid w:val="007F46D6"/>
    <w:rsid w:val="007F4CD7"/>
    <w:rsid w:val="007F6789"/>
    <w:rsid w:val="007F79D1"/>
    <w:rsid w:val="0080166B"/>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7DE8"/>
    <w:rsid w:val="00870645"/>
    <w:rsid w:val="00870AB8"/>
    <w:rsid w:val="008716B7"/>
    <w:rsid w:val="008727C8"/>
    <w:rsid w:val="008734E2"/>
    <w:rsid w:val="00876CC6"/>
    <w:rsid w:val="00876FDA"/>
    <w:rsid w:val="00880796"/>
    <w:rsid w:val="008856CA"/>
    <w:rsid w:val="00890AFE"/>
    <w:rsid w:val="00896082"/>
    <w:rsid w:val="00897209"/>
    <w:rsid w:val="008A0280"/>
    <w:rsid w:val="008A0B97"/>
    <w:rsid w:val="008A0ED9"/>
    <w:rsid w:val="008A19B5"/>
    <w:rsid w:val="008A1F36"/>
    <w:rsid w:val="008A790D"/>
    <w:rsid w:val="008A7979"/>
    <w:rsid w:val="008B00FA"/>
    <w:rsid w:val="008B1BCB"/>
    <w:rsid w:val="008B28A7"/>
    <w:rsid w:val="008B47C5"/>
    <w:rsid w:val="008B4A07"/>
    <w:rsid w:val="008B4FBE"/>
    <w:rsid w:val="008B5818"/>
    <w:rsid w:val="008B7D8C"/>
    <w:rsid w:val="008C0ED8"/>
    <w:rsid w:val="008C1DCF"/>
    <w:rsid w:val="008C4DC8"/>
    <w:rsid w:val="008C7773"/>
    <w:rsid w:val="008C77E9"/>
    <w:rsid w:val="008D1056"/>
    <w:rsid w:val="008D2D27"/>
    <w:rsid w:val="008D31E7"/>
    <w:rsid w:val="008E15FD"/>
    <w:rsid w:val="008E2606"/>
    <w:rsid w:val="008E5AB8"/>
    <w:rsid w:val="008E6F42"/>
    <w:rsid w:val="008E763B"/>
    <w:rsid w:val="008F13A6"/>
    <w:rsid w:val="008F349A"/>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A81"/>
    <w:rsid w:val="00932CC4"/>
    <w:rsid w:val="009330D7"/>
    <w:rsid w:val="009458D8"/>
    <w:rsid w:val="009464BD"/>
    <w:rsid w:val="00956CC8"/>
    <w:rsid w:val="009658C2"/>
    <w:rsid w:val="0096592C"/>
    <w:rsid w:val="0096657C"/>
    <w:rsid w:val="00970179"/>
    <w:rsid w:val="009701E0"/>
    <w:rsid w:val="00971F38"/>
    <w:rsid w:val="00973ACD"/>
    <w:rsid w:val="00974FC6"/>
    <w:rsid w:val="0097530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0EB4"/>
    <w:rsid w:val="009D127D"/>
    <w:rsid w:val="009D1DE3"/>
    <w:rsid w:val="009D3230"/>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8243B"/>
    <w:rsid w:val="00A8513E"/>
    <w:rsid w:val="00A900D0"/>
    <w:rsid w:val="00A908C4"/>
    <w:rsid w:val="00A911EA"/>
    <w:rsid w:val="00A92BD8"/>
    <w:rsid w:val="00A93F13"/>
    <w:rsid w:val="00AA3443"/>
    <w:rsid w:val="00AA49CE"/>
    <w:rsid w:val="00AA7C9B"/>
    <w:rsid w:val="00AB42AA"/>
    <w:rsid w:val="00AC250E"/>
    <w:rsid w:val="00AC404F"/>
    <w:rsid w:val="00AC42AF"/>
    <w:rsid w:val="00AC5E12"/>
    <w:rsid w:val="00AC616B"/>
    <w:rsid w:val="00AC7F8E"/>
    <w:rsid w:val="00AD1B12"/>
    <w:rsid w:val="00AD5A3D"/>
    <w:rsid w:val="00AD7EFB"/>
    <w:rsid w:val="00AE081D"/>
    <w:rsid w:val="00AE1E3F"/>
    <w:rsid w:val="00AE3628"/>
    <w:rsid w:val="00AE485D"/>
    <w:rsid w:val="00AE5C11"/>
    <w:rsid w:val="00AE5D3A"/>
    <w:rsid w:val="00AE7C7D"/>
    <w:rsid w:val="00AF06CF"/>
    <w:rsid w:val="00AF12FA"/>
    <w:rsid w:val="00AF3CD1"/>
    <w:rsid w:val="00B01F5E"/>
    <w:rsid w:val="00B02B9C"/>
    <w:rsid w:val="00B049B4"/>
    <w:rsid w:val="00B05445"/>
    <w:rsid w:val="00B11565"/>
    <w:rsid w:val="00B13132"/>
    <w:rsid w:val="00B14203"/>
    <w:rsid w:val="00B16897"/>
    <w:rsid w:val="00B20469"/>
    <w:rsid w:val="00B20793"/>
    <w:rsid w:val="00B2141F"/>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80324"/>
    <w:rsid w:val="00B811A3"/>
    <w:rsid w:val="00B81B15"/>
    <w:rsid w:val="00B825AD"/>
    <w:rsid w:val="00B85D1C"/>
    <w:rsid w:val="00B92671"/>
    <w:rsid w:val="00B92E80"/>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B5327"/>
    <w:rsid w:val="00CB5950"/>
    <w:rsid w:val="00CC0FDD"/>
    <w:rsid w:val="00CC13EE"/>
    <w:rsid w:val="00CC503E"/>
    <w:rsid w:val="00CC60A6"/>
    <w:rsid w:val="00CD086D"/>
    <w:rsid w:val="00CD3082"/>
    <w:rsid w:val="00CD48EB"/>
    <w:rsid w:val="00CD4A78"/>
    <w:rsid w:val="00CD500C"/>
    <w:rsid w:val="00CE23B5"/>
    <w:rsid w:val="00CE39BF"/>
    <w:rsid w:val="00CE52D0"/>
    <w:rsid w:val="00CE713C"/>
    <w:rsid w:val="00CF147D"/>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3A83"/>
    <w:rsid w:val="00D53FBB"/>
    <w:rsid w:val="00D56258"/>
    <w:rsid w:val="00D562A6"/>
    <w:rsid w:val="00D63CEE"/>
    <w:rsid w:val="00D67A70"/>
    <w:rsid w:val="00D75570"/>
    <w:rsid w:val="00D76A71"/>
    <w:rsid w:val="00D76FB8"/>
    <w:rsid w:val="00D82683"/>
    <w:rsid w:val="00D84D72"/>
    <w:rsid w:val="00D86E79"/>
    <w:rsid w:val="00D90BEA"/>
    <w:rsid w:val="00D920A9"/>
    <w:rsid w:val="00D92177"/>
    <w:rsid w:val="00D93749"/>
    <w:rsid w:val="00D952F1"/>
    <w:rsid w:val="00D96C73"/>
    <w:rsid w:val="00D97D02"/>
    <w:rsid w:val="00DA521E"/>
    <w:rsid w:val="00DC1B1A"/>
    <w:rsid w:val="00DC3308"/>
    <w:rsid w:val="00DC3A3E"/>
    <w:rsid w:val="00DC6A24"/>
    <w:rsid w:val="00DC6B56"/>
    <w:rsid w:val="00DC7559"/>
    <w:rsid w:val="00DD0172"/>
    <w:rsid w:val="00DD1F76"/>
    <w:rsid w:val="00DD7096"/>
    <w:rsid w:val="00DE0197"/>
    <w:rsid w:val="00DE041C"/>
    <w:rsid w:val="00DE1AE1"/>
    <w:rsid w:val="00DE270F"/>
    <w:rsid w:val="00DE35B1"/>
    <w:rsid w:val="00DE5C52"/>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320FA"/>
    <w:rsid w:val="00E3310C"/>
    <w:rsid w:val="00E33261"/>
    <w:rsid w:val="00E335DD"/>
    <w:rsid w:val="00E33718"/>
    <w:rsid w:val="00E33A16"/>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81EE7"/>
    <w:rsid w:val="00E822ED"/>
    <w:rsid w:val="00E86DBF"/>
    <w:rsid w:val="00E90573"/>
    <w:rsid w:val="00E90641"/>
    <w:rsid w:val="00E93A9E"/>
    <w:rsid w:val="00E96B03"/>
    <w:rsid w:val="00E976B7"/>
    <w:rsid w:val="00E97E71"/>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B5"/>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E79"/>
    <w:rsid w:val="00F531D1"/>
    <w:rsid w:val="00F5491B"/>
    <w:rsid w:val="00F56CE5"/>
    <w:rsid w:val="00F57272"/>
    <w:rsid w:val="00F60594"/>
    <w:rsid w:val="00F6091D"/>
    <w:rsid w:val="00F63B0C"/>
    <w:rsid w:val="00F65852"/>
    <w:rsid w:val="00F6769D"/>
    <w:rsid w:val="00F679E5"/>
    <w:rsid w:val="00F700A5"/>
    <w:rsid w:val="00F70747"/>
    <w:rsid w:val="00F71969"/>
    <w:rsid w:val="00F723CC"/>
    <w:rsid w:val="00F76A40"/>
    <w:rsid w:val="00F81B93"/>
    <w:rsid w:val="00F8383E"/>
    <w:rsid w:val="00F847A3"/>
    <w:rsid w:val="00F85121"/>
    <w:rsid w:val="00F851E2"/>
    <w:rsid w:val="00F86819"/>
    <w:rsid w:val="00F870EF"/>
    <w:rsid w:val="00F9175E"/>
    <w:rsid w:val="00F91F41"/>
    <w:rsid w:val="00F926E8"/>
    <w:rsid w:val="00F9668C"/>
    <w:rsid w:val="00F977D6"/>
    <w:rsid w:val="00FA0098"/>
    <w:rsid w:val="00FA0EEB"/>
    <w:rsid w:val="00FA0F96"/>
    <w:rsid w:val="00FA1A6B"/>
    <w:rsid w:val="00FA1BBB"/>
    <w:rsid w:val="00FA38AA"/>
    <w:rsid w:val="00FA7A04"/>
    <w:rsid w:val="00FB20D2"/>
    <w:rsid w:val="00FB3864"/>
    <w:rsid w:val="00FB3B32"/>
    <w:rsid w:val="00FB668B"/>
    <w:rsid w:val="00FC2F56"/>
    <w:rsid w:val="00FC3D4F"/>
    <w:rsid w:val="00FC45B4"/>
    <w:rsid w:val="00FC67E8"/>
    <w:rsid w:val="00FC6F8D"/>
    <w:rsid w:val="00FC7367"/>
    <w:rsid w:val="00FD0044"/>
    <w:rsid w:val="00FD0A77"/>
    <w:rsid w:val="00FD5318"/>
    <w:rsid w:val="00FD7AFF"/>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catarina.udlap.mx/u_dl_a/tales/documentos/mel/gonzalez_g_ra/capitulo3.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footer" Target="footer17.xml"/><Relationship Id="rId64" Type="http://schemas.openxmlformats.org/officeDocument/2006/relationships/fontTable" Target="fontTable.xml"/><Relationship Id="rId65" Type="http://schemas.microsoft.com/office/2011/relationships/people" Target="people.xml"/><Relationship Id="rId66"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emf"/><Relationship Id="rId59" Type="http://schemas.openxmlformats.org/officeDocument/2006/relationships/header" Target="header7.xml"/><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header" Target="header8.xml"/><Relationship Id="rId61" Type="http://schemas.openxmlformats.org/officeDocument/2006/relationships/footer" Target="footer16.xml"/><Relationship Id="rId62" Type="http://schemas.openxmlformats.org/officeDocument/2006/relationships/header" Target="header9.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D5A24-5A91-804C-BD69-6F44644AA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TotalTime>
  <Pages>82</Pages>
  <Words>24882</Words>
  <Characters>136852</Characters>
  <Application>Microsoft Macintosh Word</Application>
  <DocSecurity>0</DocSecurity>
  <Lines>1140</Lines>
  <Paragraphs>3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aria Solana Gonzalez</cp:lastModifiedBy>
  <cp:revision>207</cp:revision>
  <cp:lastPrinted>2016-09-12T14:06:00Z</cp:lastPrinted>
  <dcterms:created xsi:type="dcterms:W3CDTF">2017-03-14T16:11:00Z</dcterms:created>
  <dcterms:modified xsi:type="dcterms:W3CDTF">2017-06-0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PmhXkUjU"/&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